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34C48" w:rsidRPr="003A77A9" w:rsidRDefault="00334C48" w:rsidP="002C58B9">
      <w:pPr>
        <w:keepNext/>
        <w:pageBreakBefore/>
        <w:spacing w:after="360" w:line="360" w:lineRule="auto"/>
        <w:jc w:val="both"/>
        <w:rPr>
          <w:lang w:val="en-GB"/>
        </w:rPr>
      </w:pPr>
      <w:bookmarkStart w:id="0" w:name="OLE_LINK3"/>
      <w:bookmarkStart w:id="1" w:name="OLE_LINK4"/>
      <w:bookmarkStart w:id="2" w:name="_GoBack"/>
      <w:bookmarkEnd w:id="2"/>
      <w:r w:rsidRPr="003A77A9">
        <w:rPr>
          <w:b/>
          <w:caps/>
          <w:spacing w:val="20"/>
          <w:lang w:val="en-GB"/>
        </w:rPr>
        <w:t>TABLE 1.</w:t>
      </w:r>
      <w:r w:rsidRPr="003A77A9">
        <w:rPr>
          <w:lang w:val="en-GB"/>
        </w:rPr>
        <w:t xml:space="preserve"> </w:t>
      </w:r>
      <w:bookmarkEnd w:id="0"/>
      <w:bookmarkEnd w:id="1"/>
      <w:r w:rsidR="002C58B9" w:rsidRPr="003A77A9">
        <w:rPr>
          <w:lang w:val="en-GB"/>
        </w:rPr>
        <w:t xml:space="preserve">Characteristics of the </w:t>
      </w:r>
      <w:r w:rsidR="00642265" w:rsidRPr="003A77A9">
        <w:rPr>
          <w:lang w:val="en-GB"/>
        </w:rPr>
        <w:t>studies included in this meta-analysis. BLT: bright light therapy, PLC: placebo, HDRS: Hamilton Depression Rating Scale, SIGH-SAD(-SR): Structured Interview Guide for the HDRS, SAD version (self ratin</w:t>
      </w:r>
      <w:r w:rsidR="009D28FE" w:rsidRPr="003A77A9">
        <w:rPr>
          <w:lang w:val="en-GB"/>
        </w:rPr>
        <w:t>g), BDI: Beck Depression Invento</w:t>
      </w:r>
      <w:r w:rsidR="00642265" w:rsidRPr="003A77A9">
        <w:rPr>
          <w:lang w:val="en-GB"/>
        </w:rPr>
        <w:t>ry</w:t>
      </w:r>
      <w:r w:rsidR="002D533C" w:rsidRPr="003A77A9">
        <w:rPr>
          <w:lang w:val="en-GB"/>
        </w:rPr>
        <w:t>.</w:t>
      </w:r>
    </w:p>
    <w:tbl>
      <w:tblPr>
        <w:tblStyle w:val="Tabellenraster"/>
        <w:tblW w:w="0" w:type="auto"/>
        <w:tblLayout w:type="fixed"/>
        <w:tblLook w:val="04A0" w:firstRow="1" w:lastRow="0" w:firstColumn="1" w:lastColumn="0" w:noHBand="0" w:noVBand="1"/>
      </w:tblPr>
      <w:tblGrid>
        <w:gridCol w:w="2405"/>
        <w:gridCol w:w="425"/>
        <w:gridCol w:w="1701"/>
        <w:gridCol w:w="1134"/>
        <w:gridCol w:w="1134"/>
        <w:gridCol w:w="1418"/>
        <w:gridCol w:w="1134"/>
        <w:gridCol w:w="1134"/>
        <w:gridCol w:w="826"/>
        <w:gridCol w:w="1442"/>
        <w:gridCol w:w="1069"/>
      </w:tblGrid>
      <w:tr w:rsidR="00642265" w:rsidRPr="003A77A9" w:rsidTr="00CD7206">
        <w:tc>
          <w:tcPr>
            <w:tcW w:w="2405" w:type="dxa"/>
            <w:tcBorders>
              <w:bottom w:val="single" w:sz="6" w:space="0" w:color="auto"/>
              <w:right w:val="single" w:sz="6" w:space="0" w:color="auto"/>
            </w:tcBorders>
            <w:vAlign w:val="bottom"/>
          </w:tcPr>
          <w:p w:rsidR="002C58B9" w:rsidRPr="003A77A9" w:rsidRDefault="002C58B9" w:rsidP="002C58B9">
            <w:pPr>
              <w:rPr>
                <w:b/>
                <w:bCs/>
                <w:color w:val="000000"/>
                <w:sz w:val="18"/>
                <w:szCs w:val="18"/>
                <w:lang w:eastAsia="de-AT"/>
              </w:rPr>
            </w:pPr>
            <w:r w:rsidRPr="003A77A9">
              <w:rPr>
                <w:b/>
                <w:bCs/>
                <w:color w:val="000000"/>
                <w:sz w:val="18"/>
                <w:szCs w:val="18"/>
              </w:rPr>
              <w:t>Study</w:t>
            </w:r>
          </w:p>
        </w:tc>
        <w:tc>
          <w:tcPr>
            <w:tcW w:w="425" w:type="dxa"/>
            <w:tcBorders>
              <w:left w:val="single" w:sz="6" w:space="0" w:color="auto"/>
              <w:bottom w:val="single" w:sz="6" w:space="0" w:color="auto"/>
            </w:tcBorders>
            <w:vAlign w:val="bottom"/>
          </w:tcPr>
          <w:p w:rsidR="002C58B9" w:rsidRPr="003A77A9" w:rsidRDefault="002C58B9" w:rsidP="002C58B9">
            <w:pPr>
              <w:jc w:val="right"/>
              <w:rPr>
                <w:b/>
                <w:bCs/>
                <w:color w:val="000000"/>
                <w:sz w:val="18"/>
                <w:szCs w:val="18"/>
              </w:rPr>
            </w:pPr>
            <w:r w:rsidRPr="003A77A9">
              <w:rPr>
                <w:b/>
                <w:bCs/>
                <w:color w:val="000000"/>
                <w:sz w:val="18"/>
                <w:szCs w:val="18"/>
              </w:rPr>
              <w:t>N</w:t>
            </w:r>
          </w:p>
        </w:tc>
        <w:tc>
          <w:tcPr>
            <w:tcW w:w="1701" w:type="dxa"/>
            <w:tcBorders>
              <w:bottom w:val="single" w:sz="6" w:space="0" w:color="auto"/>
            </w:tcBorders>
            <w:vAlign w:val="bottom"/>
          </w:tcPr>
          <w:p w:rsidR="002C58B9" w:rsidRPr="003A77A9" w:rsidRDefault="002C58B9" w:rsidP="002C58B9">
            <w:pPr>
              <w:rPr>
                <w:b/>
                <w:bCs/>
                <w:color w:val="000000"/>
                <w:sz w:val="18"/>
                <w:szCs w:val="18"/>
              </w:rPr>
            </w:pPr>
            <w:r w:rsidRPr="003A77A9">
              <w:rPr>
                <w:b/>
                <w:bCs/>
                <w:color w:val="000000"/>
                <w:sz w:val="18"/>
                <w:szCs w:val="18"/>
              </w:rPr>
              <w:t>Timing of treatment</w:t>
            </w:r>
          </w:p>
        </w:tc>
        <w:tc>
          <w:tcPr>
            <w:tcW w:w="1134" w:type="dxa"/>
            <w:tcBorders>
              <w:bottom w:val="single" w:sz="6" w:space="0" w:color="auto"/>
            </w:tcBorders>
            <w:vAlign w:val="bottom"/>
          </w:tcPr>
          <w:p w:rsidR="002C58B9" w:rsidRPr="003A77A9" w:rsidRDefault="002C58B9" w:rsidP="002C58B9">
            <w:pPr>
              <w:rPr>
                <w:b/>
                <w:bCs/>
                <w:color w:val="000000"/>
                <w:sz w:val="18"/>
                <w:szCs w:val="18"/>
              </w:rPr>
            </w:pPr>
            <w:r w:rsidRPr="003A77A9">
              <w:rPr>
                <w:b/>
                <w:bCs/>
                <w:color w:val="000000"/>
                <w:sz w:val="18"/>
                <w:szCs w:val="18"/>
              </w:rPr>
              <w:t>Type of BLT</w:t>
            </w:r>
          </w:p>
        </w:tc>
        <w:tc>
          <w:tcPr>
            <w:tcW w:w="1134" w:type="dxa"/>
            <w:tcBorders>
              <w:bottom w:val="single" w:sz="6" w:space="0" w:color="auto"/>
            </w:tcBorders>
            <w:tcMar>
              <w:left w:w="57" w:type="dxa"/>
              <w:right w:w="57" w:type="dxa"/>
            </w:tcMar>
            <w:vAlign w:val="bottom"/>
          </w:tcPr>
          <w:p w:rsidR="002C58B9" w:rsidRPr="003A77A9" w:rsidRDefault="002C58B9" w:rsidP="002C58B9">
            <w:pPr>
              <w:jc w:val="right"/>
              <w:rPr>
                <w:b/>
                <w:bCs/>
                <w:color w:val="000000"/>
                <w:sz w:val="18"/>
                <w:szCs w:val="18"/>
              </w:rPr>
            </w:pPr>
            <w:r w:rsidRPr="003A77A9">
              <w:rPr>
                <w:b/>
                <w:bCs/>
                <w:color w:val="000000"/>
                <w:sz w:val="18"/>
                <w:szCs w:val="18"/>
              </w:rPr>
              <w:t>Illuminance BLT (lux)</w:t>
            </w:r>
          </w:p>
        </w:tc>
        <w:tc>
          <w:tcPr>
            <w:tcW w:w="1418" w:type="dxa"/>
            <w:tcBorders>
              <w:bottom w:val="single" w:sz="6" w:space="0" w:color="auto"/>
            </w:tcBorders>
            <w:vAlign w:val="bottom"/>
          </w:tcPr>
          <w:p w:rsidR="002C58B9" w:rsidRPr="003A77A9" w:rsidRDefault="002C58B9" w:rsidP="002C58B9">
            <w:pPr>
              <w:rPr>
                <w:b/>
                <w:bCs/>
                <w:color w:val="000000"/>
                <w:sz w:val="18"/>
                <w:szCs w:val="18"/>
              </w:rPr>
            </w:pPr>
            <w:r w:rsidRPr="003A77A9">
              <w:rPr>
                <w:b/>
                <w:bCs/>
                <w:color w:val="000000"/>
                <w:sz w:val="18"/>
                <w:szCs w:val="18"/>
              </w:rPr>
              <w:t>Type of placebo</w:t>
            </w:r>
          </w:p>
        </w:tc>
        <w:tc>
          <w:tcPr>
            <w:tcW w:w="1134" w:type="dxa"/>
            <w:tcBorders>
              <w:bottom w:val="single" w:sz="6" w:space="0" w:color="auto"/>
            </w:tcBorders>
            <w:tcMar>
              <w:left w:w="57" w:type="dxa"/>
              <w:right w:w="57" w:type="dxa"/>
            </w:tcMar>
            <w:vAlign w:val="bottom"/>
          </w:tcPr>
          <w:p w:rsidR="002C58B9" w:rsidRPr="003A77A9" w:rsidRDefault="002C58B9" w:rsidP="00642265">
            <w:pPr>
              <w:jc w:val="right"/>
              <w:rPr>
                <w:b/>
                <w:bCs/>
                <w:color w:val="000000"/>
                <w:sz w:val="18"/>
                <w:szCs w:val="18"/>
              </w:rPr>
            </w:pPr>
            <w:r w:rsidRPr="003A77A9">
              <w:rPr>
                <w:b/>
                <w:bCs/>
                <w:color w:val="000000"/>
                <w:sz w:val="18"/>
                <w:szCs w:val="18"/>
              </w:rPr>
              <w:t xml:space="preserve">Illuminance </w:t>
            </w:r>
            <w:r w:rsidR="00642265" w:rsidRPr="003A77A9">
              <w:rPr>
                <w:b/>
                <w:bCs/>
                <w:color w:val="000000"/>
                <w:sz w:val="18"/>
                <w:szCs w:val="18"/>
              </w:rPr>
              <w:t>PLC</w:t>
            </w:r>
            <w:r w:rsidRPr="003A77A9">
              <w:rPr>
                <w:b/>
                <w:bCs/>
                <w:color w:val="000000"/>
                <w:sz w:val="18"/>
                <w:szCs w:val="18"/>
              </w:rPr>
              <w:t xml:space="preserve"> (lux)</w:t>
            </w:r>
          </w:p>
        </w:tc>
        <w:tc>
          <w:tcPr>
            <w:tcW w:w="1134" w:type="dxa"/>
            <w:tcBorders>
              <w:bottom w:val="single" w:sz="6" w:space="0" w:color="auto"/>
            </w:tcBorders>
            <w:vAlign w:val="bottom"/>
          </w:tcPr>
          <w:p w:rsidR="002C58B9" w:rsidRPr="003A77A9" w:rsidRDefault="002C58B9" w:rsidP="002C58B9">
            <w:pPr>
              <w:jc w:val="right"/>
              <w:rPr>
                <w:b/>
                <w:bCs/>
                <w:color w:val="000000"/>
                <w:sz w:val="18"/>
                <w:szCs w:val="18"/>
              </w:rPr>
            </w:pPr>
            <w:r w:rsidRPr="003A77A9">
              <w:rPr>
                <w:b/>
                <w:bCs/>
                <w:color w:val="000000"/>
                <w:sz w:val="18"/>
                <w:szCs w:val="18"/>
              </w:rPr>
              <w:t>Duration per day (minutes)</w:t>
            </w:r>
          </w:p>
        </w:tc>
        <w:tc>
          <w:tcPr>
            <w:tcW w:w="826" w:type="dxa"/>
            <w:tcBorders>
              <w:bottom w:val="single" w:sz="6" w:space="0" w:color="auto"/>
            </w:tcBorders>
            <w:tcMar>
              <w:left w:w="57" w:type="dxa"/>
              <w:right w:w="57" w:type="dxa"/>
            </w:tcMar>
            <w:vAlign w:val="bottom"/>
          </w:tcPr>
          <w:p w:rsidR="002C58B9" w:rsidRPr="003A77A9" w:rsidRDefault="002C58B9" w:rsidP="002C58B9">
            <w:pPr>
              <w:jc w:val="right"/>
              <w:rPr>
                <w:b/>
                <w:bCs/>
                <w:color w:val="000000"/>
                <w:sz w:val="18"/>
                <w:szCs w:val="18"/>
              </w:rPr>
            </w:pPr>
            <w:r w:rsidRPr="003A77A9">
              <w:rPr>
                <w:b/>
                <w:bCs/>
                <w:color w:val="000000"/>
                <w:sz w:val="18"/>
                <w:szCs w:val="18"/>
              </w:rPr>
              <w:t>Duration (days)</w:t>
            </w:r>
          </w:p>
        </w:tc>
        <w:tc>
          <w:tcPr>
            <w:tcW w:w="1442" w:type="dxa"/>
            <w:tcBorders>
              <w:bottom w:val="single" w:sz="6" w:space="0" w:color="auto"/>
            </w:tcBorders>
            <w:vAlign w:val="bottom"/>
          </w:tcPr>
          <w:p w:rsidR="002C58B9" w:rsidRPr="003A77A9" w:rsidRDefault="002C58B9" w:rsidP="002C58B9">
            <w:pPr>
              <w:rPr>
                <w:b/>
                <w:bCs/>
                <w:color w:val="000000"/>
                <w:sz w:val="18"/>
                <w:szCs w:val="18"/>
              </w:rPr>
            </w:pPr>
            <w:r w:rsidRPr="003A77A9">
              <w:rPr>
                <w:b/>
                <w:bCs/>
                <w:color w:val="000000"/>
                <w:sz w:val="18"/>
                <w:szCs w:val="18"/>
              </w:rPr>
              <w:t>Scale</w:t>
            </w:r>
          </w:p>
        </w:tc>
        <w:tc>
          <w:tcPr>
            <w:tcW w:w="1069" w:type="dxa"/>
            <w:tcBorders>
              <w:bottom w:val="single" w:sz="6" w:space="0" w:color="auto"/>
            </w:tcBorders>
            <w:tcMar>
              <w:left w:w="57" w:type="dxa"/>
              <w:right w:w="57" w:type="dxa"/>
            </w:tcMar>
            <w:vAlign w:val="bottom"/>
          </w:tcPr>
          <w:p w:rsidR="002C58B9" w:rsidRPr="003A77A9" w:rsidRDefault="002C58B9" w:rsidP="002C58B9">
            <w:pPr>
              <w:rPr>
                <w:b/>
                <w:bCs/>
                <w:color w:val="000000"/>
                <w:sz w:val="18"/>
                <w:szCs w:val="18"/>
              </w:rPr>
            </w:pPr>
            <w:r w:rsidRPr="003A77A9">
              <w:rPr>
                <w:b/>
                <w:bCs/>
                <w:color w:val="000000"/>
                <w:sz w:val="18"/>
                <w:szCs w:val="18"/>
              </w:rPr>
              <w:t>Medication</w:t>
            </w:r>
          </w:p>
        </w:tc>
      </w:tr>
      <w:tr w:rsidR="00642265" w:rsidRPr="003A77A9" w:rsidTr="00642265">
        <w:tc>
          <w:tcPr>
            <w:tcW w:w="2405" w:type="dxa"/>
            <w:tcBorders>
              <w:top w:val="single" w:sz="6" w:space="0" w:color="auto"/>
              <w:right w:val="single" w:sz="6" w:space="0" w:color="auto"/>
            </w:tcBorders>
            <w:vAlign w:val="bottom"/>
          </w:tcPr>
          <w:p w:rsidR="002C58B9" w:rsidRPr="003A77A9" w:rsidRDefault="002C58B9" w:rsidP="00F82760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Rosenthal et al. 1984</w:t>
            </w:r>
            <w:r w:rsidR="00736C9B" w:rsidRPr="003A77A9">
              <w:rPr>
                <w:color w:val="000000"/>
                <w:sz w:val="18"/>
                <w:szCs w:val="18"/>
              </w:rPr>
              <w:t xml:space="preserve"> </w:t>
            </w:r>
            <w:r w:rsidR="00736C9B" w:rsidRPr="003A77A9">
              <w:rPr>
                <w:color w:val="000000"/>
                <w:sz w:val="18"/>
                <w:szCs w:val="18"/>
              </w:rPr>
              <w:fldChar w:fldCharType="begin"/>
            </w:r>
            <w:r w:rsidR="009E5EB0" w:rsidRPr="003A77A9">
              <w:rPr>
                <w:color w:val="000000"/>
                <w:sz w:val="18"/>
                <w:szCs w:val="18"/>
              </w:rPr>
              <w:instrText xml:space="preserve"> ADDIN EN.CITE &lt;EndNote&gt;&lt;Cite&gt;&lt;Author&gt;Rosenthal&lt;/Author&gt;&lt;Year&gt;1984&lt;/Year&gt;&lt;RecNum&gt;14&lt;/RecNum&gt;&lt;DisplayText&gt;[2]&lt;/DisplayText&gt;&lt;record&gt;&lt;rec-number&gt;14&lt;/rec-number&gt;&lt;foreign-keys&gt;&lt;key app="EN" db-id="9vf95a50mzdrt0erawvvrxfestsa9dvf2szf" timestamp="1550220232"&gt;14&lt;/key&gt;&lt;/foreign-keys&gt;&lt;ref-type name="Journal Article"&gt;17&lt;/ref-type&gt;&lt;contributors&gt;&lt;authors&gt;&lt;author&gt;Rosenthal, N. E.&lt;/author&gt;&lt;author&gt;Sack, D. A.&lt;/author&gt;&lt;author&gt;Gillin, J. C.&lt;/author&gt;&lt;author&gt;Lewy, A. J.&lt;/author&gt;&lt;author&gt;Goodwin, F. K.&lt;/author&gt;&lt;author&gt;Davenport, Y.&lt;/author&gt;&lt;author&gt;Mueller, P. S.&lt;/author&gt;&lt;author&gt;Newsome, D. A.&lt;/author&gt;&lt;author&gt;Wehr, T. A.&lt;/author&gt;&lt;/authors&gt;&lt;/contributors&gt;&lt;titles&gt;&lt;title&gt;Seasonal affective disorder. A description of the syndrome and preliminary findings with light therapy&lt;/title&gt;&lt;secondary-title&gt;Arch Gen Psychiatry&lt;/secondary-title&gt;&lt;alt-title&gt;Archives of General Psychiatry&lt;/alt-title&gt;&lt;/titles&gt;&lt;periodical&gt;&lt;full-title&gt;Arch Gen Psychiatry&lt;/full-title&gt;&lt;abbr-1&gt;Archives of General Psychiatry&lt;/abbr-1&gt;&lt;/periodical&gt;&lt;alt-periodical&gt;&lt;full-title&gt;Arch Gen Psychiatry&lt;/full-title&gt;&lt;abbr-1&gt;Archives of General Psychiatry&lt;/abbr-1&gt;&lt;/alt-periodical&gt;&lt;pages&gt;72-80&lt;/pages&gt;&lt;volume&gt;41&lt;/volume&gt;&lt;number&gt;1&lt;/number&gt;&lt;keywords&gt;&lt;keyword&gt;Adult&lt;/keyword&gt;&lt;keyword&gt;Bipolar Disorder/diagnosis/psychology/therapy&lt;/keyword&gt;&lt;keyword&gt;Delta Rhythm&lt;/keyword&gt;&lt;keyword&gt;Depressive Disorder/*diagnosis/psychology/therapy&lt;/keyword&gt;&lt;keyword&gt;Disorders of Excessive Somnolence/diagnosis/psychology&lt;/keyword&gt;&lt;keyword&gt;Feeding and Eating Disorders/diagnosis/psychology&lt;/keyword&gt;&lt;keyword&gt;Female&lt;/keyword&gt;&lt;keyword&gt;Humans&lt;/keyword&gt;&lt;keyword&gt;Hyperphagia/diagnosis/psychology&lt;/keyword&gt;&lt;keyword&gt;Male&lt;/keyword&gt;&lt;keyword&gt;*Phototherapy&lt;/keyword&gt;&lt;keyword&gt;*Seasons&lt;/keyword&gt;&lt;keyword&gt;Sleep/physiology&lt;/keyword&gt;&lt;/keywords&gt;&lt;dates&gt;&lt;year&gt;1984&lt;/year&gt;&lt;pub-dates&gt;&lt;date&gt;Jan&lt;/date&gt;&lt;/pub-dates&gt;&lt;/dates&gt;&lt;isbn&gt;0003-990X (Print)&amp;#xD;0003-990X (Linking)&lt;/isbn&gt;&lt;accession-num&gt;6581756&lt;/accession-num&gt;&lt;urls&gt;&lt;related-urls&gt;&lt;url&gt;https://www.ncbi.nlm.nih.gov/pubmed/6581756&lt;/url&gt;&lt;/related-urls&gt;&lt;/urls&gt;&lt;/record&gt;&lt;/Cite&gt;&lt;/EndNote&gt;</w:instrText>
            </w:r>
            <w:r w:rsidR="00736C9B" w:rsidRPr="003A77A9">
              <w:rPr>
                <w:color w:val="000000"/>
                <w:sz w:val="18"/>
                <w:szCs w:val="18"/>
              </w:rPr>
              <w:fldChar w:fldCharType="separate"/>
            </w:r>
            <w:r w:rsidR="009E5EB0" w:rsidRPr="003A77A9">
              <w:rPr>
                <w:noProof/>
                <w:color w:val="000000"/>
                <w:sz w:val="18"/>
                <w:szCs w:val="18"/>
              </w:rPr>
              <w:t>[</w:t>
            </w:r>
            <w:hyperlink w:anchor="_ENREF_2" w:tooltip="Rosenthal, 1984 #14" w:history="1">
              <w:r w:rsidR="00D82183" w:rsidRPr="003A77A9">
                <w:rPr>
                  <w:noProof/>
                  <w:color w:val="000000"/>
                  <w:sz w:val="18"/>
                  <w:szCs w:val="18"/>
                </w:rPr>
                <w:t>2</w:t>
              </w:r>
            </w:hyperlink>
            <w:r w:rsidR="009E5EB0" w:rsidRPr="003A77A9">
              <w:rPr>
                <w:noProof/>
                <w:color w:val="000000"/>
                <w:sz w:val="18"/>
                <w:szCs w:val="18"/>
              </w:rPr>
              <w:t>]</w:t>
            </w:r>
            <w:r w:rsidR="00736C9B" w:rsidRPr="003A77A9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425" w:type="dxa"/>
            <w:tcBorders>
              <w:top w:val="single" w:sz="6" w:space="0" w:color="auto"/>
              <w:left w:val="single" w:sz="6" w:space="0" w:color="auto"/>
            </w:tcBorders>
            <w:vAlign w:val="bottom"/>
          </w:tcPr>
          <w:p w:rsidR="002C58B9" w:rsidRPr="003A77A9" w:rsidRDefault="002C58B9" w:rsidP="002C58B9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7</w:t>
            </w:r>
          </w:p>
        </w:tc>
        <w:tc>
          <w:tcPr>
            <w:tcW w:w="1701" w:type="dxa"/>
            <w:tcBorders>
              <w:top w:val="single" w:sz="6" w:space="0" w:color="auto"/>
            </w:tcBorders>
            <w:vAlign w:val="bottom"/>
          </w:tcPr>
          <w:p w:rsidR="002C58B9" w:rsidRPr="003A77A9" w:rsidRDefault="002C58B9" w:rsidP="002C58B9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Morning &amp; evening</w:t>
            </w:r>
          </w:p>
        </w:tc>
        <w:tc>
          <w:tcPr>
            <w:tcW w:w="1134" w:type="dxa"/>
            <w:tcBorders>
              <w:top w:val="single" w:sz="6" w:space="0" w:color="auto"/>
            </w:tcBorders>
            <w:vAlign w:val="bottom"/>
          </w:tcPr>
          <w:p w:rsidR="002C58B9" w:rsidRPr="003A77A9" w:rsidRDefault="002C58B9" w:rsidP="002C58B9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Light box</w:t>
            </w:r>
          </w:p>
        </w:tc>
        <w:tc>
          <w:tcPr>
            <w:tcW w:w="1134" w:type="dxa"/>
            <w:tcBorders>
              <w:top w:val="single" w:sz="6" w:space="0" w:color="auto"/>
            </w:tcBorders>
            <w:vAlign w:val="bottom"/>
          </w:tcPr>
          <w:p w:rsidR="002C58B9" w:rsidRPr="003A77A9" w:rsidRDefault="002C58B9" w:rsidP="002C58B9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2500</w:t>
            </w:r>
          </w:p>
        </w:tc>
        <w:tc>
          <w:tcPr>
            <w:tcW w:w="1418" w:type="dxa"/>
            <w:tcBorders>
              <w:top w:val="single" w:sz="6" w:space="0" w:color="auto"/>
            </w:tcBorders>
            <w:vAlign w:val="bottom"/>
          </w:tcPr>
          <w:p w:rsidR="002C58B9" w:rsidRPr="003A77A9" w:rsidRDefault="002C58B9" w:rsidP="002C58B9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Dim light</w:t>
            </w:r>
          </w:p>
        </w:tc>
        <w:tc>
          <w:tcPr>
            <w:tcW w:w="1134" w:type="dxa"/>
            <w:tcBorders>
              <w:top w:val="single" w:sz="6" w:space="0" w:color="auto"/>
            </w:tcBorders>
            <w:vAlign w:val="bottom"/>
          </w:tcPr>
          <w:p w:rsidR="002C58B9" w:rsidRPr="003A77A9" w:rsidRDefault="002C58B9" w:rsidP="002C58B9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100</w:t>
            </w:r>
          </w:p>
        </w:tc>
        <w:tc>
          <w:tcPr>
            <w:tcW w:w="1134" w:type="dxa"/>
            <w:tcBorders>
              <w:top w:val="single" w:sz="6" w:space="0" w:color="auto"/>
            </w:tcBorders>
            <w:vAlign w:val="bottom"/>
          </w:tcPr>
          <w:p w:rsidR="002C58B9" w:rsidRPr="003A77A9" w:rsidRDefault="002C58B9" w:rsidP="002C58B9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360</w:t>
            </w:r>
          </w:p>
        </w:tc>
        <w:tc>
          <w:tcPr>
            <w:tcW w:w="826" w:type="dxa"/>
            <w:tcBorders>
              <w:top w:val="single" w:sz="6" w:space="0" w:color="auto"/>
            </w:tcBorders>
            <w:vAlign w:val="bottom"/>
          </w:tcPr>
          <w:p w:rsidR="002C58B9" w:rsidRPr="003A77A9" w:rsidRDefault="002C58B9" w:rsidP="002C58B9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14</w:t>
            </w:r>
          </w:p>
        </w:tc>
        <w:tc>
          <w:tcPr>
            <w:tcW w:w="1442" w:type="dxa"/>
            <w:tcBorders>
              <w:top w:val="single" w:sz="6" w:space="0" w:color="auto"/>
            </w:tcBorders>
            <w:vAlign w:val="bottom"/>
          </w:tcPr>
          <w:p w:rsidR="002C58B9" w:rsidRPr="003A77A9" w:rsidRDefault="002C58B9" w:rsidP="002C58B9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HDRS-23</w:t>
            </w:r>
          </w:p>
        </w:tc>
        <w:tc>
          <w:tcPr>
            <w:tcW w:w="1069" w:type="dxa"/>
            <w:tcBorders>
              <w:top w:val="single" w:sz="6" w:space="0" w:color="auto"/>
            </w:tcBorders>
            <w:vAlign w:val="bottom"/>
          </w:tcPr>
          <w:p w:rsidR="002C58B9" w:rsidRPr="003A77A9" w:rsidRDefault="002C58B9" w:rsidP="002C58B9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None</w:t>
            </w:r>
          </w:p>
        </w:tc>
      </w:tr>
      <w:tr w:rsidR="00642265" w:rsidRPr="003A77A9" w:rsidTr="00642265">
        <w:tc>
          <w:tcPr>
            <w:tcW w:w="2405" w:type="dxa"/>
            <w:tcBorders>
              <w:right w:val="single" w:sz="6" w:space="0" w:color="auto"/>
            </w:tcBorders>
            <w:vAlign w:val="bottom"/>
          </w:tcPr>
          <w:p w:rsidR="002C58B9" w:rsidRPr="003A77A9" w:rsidRDefault="002C58B9" w:rsidP="00F82760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Rosenthal et al. 1985</w:t>
            </w:r>
            <w:r w:rsidR="00736C9B" w:rsidRPr="003A77A9">
              <w:rPr>
                <w:color w:val="000000"/>
                <w:sz w:val="18"/>
                <w:szCs w:val="18"/>
              </w:rPr>
              <w:t xml:space="preserve"> </w:t>
            </w:r>
            <w:r w:rsidR="00736C9B" w:rsidRPr="003A77A9">
              <w:rPr>
                <w:color w:val="000000"/>
                <w:sz w:val="18"/>
                <w:szCs w:val="18"/>
              </w:rPr>
              <w:fldChar w:fldCharType="begin"/>
            </w:r>
            <w:r w:rsidR="00D82183" w:rsidRPr="003A77A9">
              <w:rPr>
                <w:color w:val="000000"/>
                <w:sz w:val="18"/>
                <w:szCs w:val="18"/>
              </w:rPr>
              <w:instrText xml:space="preserve"> ADDIN EN.CITE &lt;EndNote&gt;&lt;Cite&gt;&lt;Author&gt;Rosenthal&lt;/Author&gt;&lt;Year&gt;1985&lt;/Year&gt;&lt;RecNum&gt;13&lt;/RecNum&gt;&lt;DisplayText&gt;[83]&lt;/DisplayText&gt;&lt;record&gt;&lt;rec-number&gt;13&lt;/rec-number&gt;&lt;foreign-keys&gt;&lt;key app="EN" db-id="9vf95a50mzdrt0erawvvrxfestsa9dvf2szf" timestamp="1550220232"&gt;13&lt;/key&gt;&lt;/foreign-keys&gt;&lt;ref-type name="Journal Article"&gt;17&lt;/ref-type&gt;&lt;contributors&gt;&lt;authors&gt;&lt;author&gt;Rosenthal, N. E.&lt;/author&gt;&lt;author&gt;Sack, D. A.&lt;/author&gt;&lt;author&gt;Carpenter, C. J.&lt;/author&gt;&lt;author&gt;Parry, B. L.&lt;/author&gt;&lt;author&gt;Mendelson, W. B.&lt;/author&gt;&lt;author&gt;Wehr, T. A.&lt;/author&gt;&lt;/authors&gt;&lt;/contributors&gt;&lt;titles&gt;&lt;title&gt;Antidepressant effects of light in seasonal affective disorder&lt;/title&gt;&lt;secondary-title&gt;Am J Psychiatry&lt;/secondary-title&gt;&lt;alt-title&gt;American Journal of Psychiatry&lt;/alt-title&gt;&lt;/titles&gt;&lt;periodical&gt;&lt;full-title&gt;Am J Psychiatry&lt;/full-title&gt;&lt;abbr-1&gt;American Journal of Psychiatry&lt;/abbr-1&gt;&lt;/periodical&gt;&lt;alt-periodical&gt;&lt;full-title&gt;Am J Psychiatry&lt;/full-title&gt;&lt;abbr-1&gt;American Journal of Psychiatry&lt;/abbr-1&gt;&lt;/alt-periodical&gt;&lt;pages&gt;163-70&lt;/pages&gt;&lt;volume&gt;142&lt;/volume&gt;&lt;number&gt;2&lt;/number&gt;&lt;keywords&gt;&lt;keyword&gt;Adult&lt;/keyword&gt;&lt;keyword&gt;Ambulatory Care&lt;/keyword&gt;&lt;keyword&gt;Bipolar Disorder/psychology/therapy&lt;/keyword&gt;&lt;keyword&gt;Clinical Trials as Topic&lt;/keyword&gt;&lt;keyword&gt;Depressive Disorder/psychology/*therapy&lt;/keyword&gt;&lt;keyword&gt;Female&lt;/keyword&gt;&lt;keyword&gt;Hospitalization&lt;/keyword&gt;&lt;keyword&gt;Humans&lt;/keyword&gt;&lt;keyword&gt;Light&lt;/keyword&gt;&lt;keyword&gt;Male&lt;/keyword&gt;&lt;keyword&gt;*Phototherapy&lt;/keyword&gt;&lt;keyword&gt;Psychiatric Status Rating Scales&lt;/keyword&gt;&lt;keyword&gt;*Seasons&lt;/keyword&gt;&lt;keyword&gt;Sleep&lt;/keyword&gt;&lt;keyword&gt;Wakefulness&lt;/keyword&gt;&lt;/keywords&gt;&lt;dates&gt;&lt;year&gt;1985&lt;/year&gt;&lt;pub-dates&gt;&lt;date&gt;Feb&lt;/date&gt;&lt;/pub-dates&gt;&lt;/dates&gt;&lt;isbn&gt;0002-953X (Print)&amp;#xD;0002-953X (Linking)&lt;/isbn&gt;&lt;accession-num&gt;3882000&lt;/accession-num&gt;&lt;urls&gt;&lt;related-urls&gt;&lt;url&gt;https://www.ncbi.nlm.nih.gov/pubmed/3882000&lt;/url&gt;&lt;/related-urls&gt;&lt;/urls&gt;&lt;electronic-resource-num&gt;10.1176/ajp.142.2.163&lt;/electronic-resource-num&gt;&lt;/record&gt;&lt;/Cite&gt;&lt;/EndNote&gt;</w:instrText>
            </w:r>
            <w:r w:rsidR="00736C9B" w:rsidRPr="003A77A9">
              <w:rPr>
                <w:color w:val="000000"/>
                <w:sz w:val="18"/>
                <w:szCs w:val="18"/>
              </w:rPr>
              <w:fldChar w:fldCharType="separate"/>
            </w:r>
            <w:r w:rsidR="00D82183" w:rsidRPr="003A77A9">
              <w:rPr>
                <w:noProof/>
                <w:color w:val="000000"/>
                <w:sz w:val="18"/>
                <w:szCs w:val="18"/>
              </w:rPr>
              <w:t>[</w:t>
            </w:r>
            <w:hyperlink w:anchor="_ENREF_83" w:tooltip="Rosenthal, 1985 #13" w:history="1">
              <w:r w:rsidR="00D82183" w:rsidRPr="003A77A9">
                <w:rPr>
                  <w:noProof/>
                  <w:color w:val="000000"/>
                  <w:sz w:val="18"/>
                  <w:szCs w:val="18"/>
                </w:rPr>
                <w:t>83</w:t>
              </w:r>
            </w:hyperlink>
            <w:r w:rsidR="00D82183" w:rsidRPr="003A77A9">
              <w:rPr>
                <w:noProof/>
                <w:color w:val="000000"/>
                <w:sz w:val="18"/>
                <w:szCs w:val="18"/>
              </w:rPr>
              <w:t>]</w:t>
            </w:r>
            <w:r w:rsidR="00736C9B" w:rsidRPr="003A77A9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425" w:type="dxa"/>
            <w:tcBorders>
              <w:left w:val="single" w:sz="6" w:space="0" w:color="auto"/>
            </w:tcBorders>
            <w:vAlign w:val="bottom"/>
          </w:tcPr>
          <w:p w:rsidR="002C58B9" w:rsidRPr="003A77A9" w:rsidRDefault="002C58B9" w:rsidP="002C58B9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16</w:t>
            </w:r>
          </w:p>
        </w:tc>
        <w:tc>
          <w:tcPr>
            <w:tcW w:w="1701" w:type="dxa"/>
            <w:vAlign w:val="bottom"/>
          </w:tcPr>
          <w:p w:rsidR="002C58B9" w:rsidRPr="003A77A9" w:rsidRDefault="002C58B9" w:rsidP="002C58B9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Morning</w:t>
            </w:r>
          </w:p>
        </w:tc>
        <w:tc>
          <w:tcPr>
            <w:tcW w:w="1134" w:type="dxa"/>
            <w:vAlign w:val="bottom"/>
          </w:tcPr>
          <w:p w:rsidR="002C58B9" w:rsidRPr="003A77A9" w:rsidRDefault="002C58B9" w:rsidP="002C58B9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Light box</w:t>
            </w:r>
          </w:p>
        </w:tc>
        <w:tc>
          <w:tcPr>
            <w:tcW w:w="1134" w:type="dxa"/>
            <w:vAlign w:val="bottom"/>
          </w:tcPr>
          <w:p w:rsidR="002C58B9" w:rsidRPr="003A77A9" w:rsidRDefault="002C58B9" w:rsidP="002C58B9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2500</w:t>
            </w:r>
          </w:p>
        </w:tc>
        <w:tc>
          <w:tcPr>
            <w:tcW w:w="1418" w:type="dxa"/>
            <w:vAlign w:val="bottom"/>
          </w:tcPr>
          <w:p w:rsidR="002C58B9" w:rsidRPr="003A77A9" w:rsidRDefault="002C58B9" w:rsidP="002C58B9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Dim light</w:t>
            </w:r>
          </w:p>
        </w:tc>
        <w:tc>
          <w:tcPr>
            <w:tcW w:w="1134" w:type="dxa"/>
            <w:vAlign w:val="bottom"/>
          </w:tcPr>
          <w:p w:rsidR="002C58B9" w:rsidRPr="003A77A9" w:rsidRDefault="002C58B9" w:rsidP="002C58B9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300</w:t>
            </w:r>
          </w:p>
        </w:tc>
        <w:tc>
          <w:tcPr>
            <w:tcW w:w="1134" w:type="dxa"/>
            <w:vAlign w:val="bottom"/>
          </w:tcPr>
          <w:p w:rsidR="002C58B9" w:rsidRPr="003A77A9" w:rsidRDefault="002C58B9" w:rsidP="002C58B9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180</w:t>
            </w:r>
          </w:p>
        </w:tc>
        <w:tc>
          <w:tcPr>
            <w:tcW w:w="826" w:type="dxa"/>
            <w:vAlign w:val="bottom"/>
          </w:tcPr>
          <w:p w:rsidR="002C58B9" w:rsidRPr="003A77A9" w:rsidRDefault="002C58B9" w:rsidP="002C58B9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14</w:t>
            </w:r>
          </w:p>
        </w:tc>
        <w:tc>
          <w:tcPr>
            <w:tcW w:w="1442" w:type="dxa"/>
            <w:vAlign w:val="bottom"/>
          </w:tcPr>
          <w:p w:rsidR="002C58B9" w:rsidRPr="003A77A9" w:rsidRDefault="002C58B9" w:rsidP="002C58B9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HDRS-21</w:t>
            </w:r>
          </w:p>
        </w:tc>
        <w:tc>
          <w:tcPr>
            <w:tcW w:w="1069" w:type="dxa"/>
            <w:vAlign w:val="bottom"/>
          </w:tcPr>
          <w:p w:rsidR="002C58B9" w:rsidRPr="003A77A9" w:rsidRDefault="002C58B9" w:rsidP="002C58B9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None</w:t>
            </w:r>
          </w:p>
        </w:tc>
      </w:tr>
      <w:tr w:rsidR="00642265" w:rsidRPr="003A77A9" w:rsidTr="00642265">
        <w:tc>
          <w:tcPr>
            <w:tcW w:w="2405" w:type="dxa"/>
            <w:tcBorders>
              <w:right w:val="single" w:sz="6" w:space="0" w:color="auto"/>
            </w:tcBorders>
            <w:vAlign w:val="bottom"/>
          </w:tcPr>
          <w:p w:rsidR="002C58B9" w:rsidRPr="003A77A9" w:rsidRDefault="002C58B9" w:rsidP="00F82760">
            <w:pPr>
              <w:rPr>
                <w:sz w:val="18"/>
                <w:szCs w:val="18"/>
              </w:rPr>
            </w:pPr>
            <w:r w:rsidRPr="003A77A9">
              <w:rPr>
                <w:sz w:val="18"/>
                <w:szCs w:val="18"/>
              </w:rPr>
              <w:t>Wirz-Justice et al. 1986</w:t>
            </w:r>
            <w:r w:rsidR="00736C9B" w:rsidRPr="003A77A9">
              <w:rPr>
                <w:sz w:val="18"/>
                <w:szCs w:val="18"/>
              </w:rPr>
              <w:t xml:space="preserve"> </w:t>
            </w:r>
            <w:r w:rsidR="00736C9B" w:rsidRPr="003A77A9">
              <w:rPr>
                <w:sz w:val="18"/>
                <w:szCs w:val="18"/>
              </w:rPr>
              <w:fldChar w:fldCharType="begin"/>
            </w:r>
            <w:r w:rsidR="008F32DB" w:rsidRPr="003A77A9">
              <w:rPr>
                <w:sz w:val="18"/>
                <w:szCs w:val="18"/>
              </w:rPr>
              <w:instrText xml:space="preserve"> ADDIN EN.CITE &lt;EndNote&gt;&lt;Cite&gt;&lt;Author&gt;Wirz-Justice&lt;/Author&gt;&lt;Year&gt;1986&lt;/Year&gt;&lt;RecNum&gt;19&lt;/RecNum&gt;&lt;DisplayText&gt;[64]&lt;/DisplayText&gt;&lt;record&gt;&lt;rec-number&gt;19&lt;/rec-number&gt;&lt;foreign-keys&gt;&lt;key app="EN" db-id="9vf95a50mzdrt0erawvvrxfestsa9dvf2szf" timestamp="1550220232"&gt;19&lt;/key&gt;&lt;/foreign-keys&gt;&lt;ref-type name="Journal Article"&gt;17&lt;/ref-type&gt;&lt;contributors&gt;&lt;authors&gt;&lt;author&gt;Wirz-Justice, A.&lt;/author&gt;&lt;author&gt;Bucheli, C.&lt;/author&gt;&lt;author&gt;Graw, P.&lt;/author&gt;&lt;author&gt;Kielholz, P.&lt;/author&gt;&lt;author&gt;Fisch, H. U.&lt;/author&gt;&lt;author&gt;Woggon, B.&lt;/author&gt;&lt;/authors&gt;&lt;/contributors&gt;&lt;titles&gt;&lt;title&gt;Light treatment of seasonal affective disorder in Switzerland&lt;/title&gt;&lt;secondary-title&gt;Acta Psychiatr Scand&lt;/secondary-title&gt;&lt;alt-title&gt;Acta Psychiatrica Scandinavica&lt;/alt-title&gt;&lt;/titles&gt;&lt;periodical&gt;&lt;full-title&gt;Acta Psychiatr Scand&lt;/full-title&gt;&lt;abbr-1&gt;Acta Psychiatrica Scandinavica&lt;/abbr-1&gt;&lt;/periodical&gt;&lt;alt-periodical&gt;&lt;full-title&gt;Acta Psychiatr Scand&lt;/full-title&gt;&lt;abbr-1&gt;Acta Psychiatrica Scandinavica&lt;/abbr-1&gt;&lt;/alt-periodical&gt;&lt;pages&gt;193-204&lt;/pages&gt;&lt;volume&gt;74&lt;/volume&gt;&lt;number&gt;2&lt;/number&gt;&lt;keywords&gt;&lt;keyword&gt;Adult&lt;/keyword&gt;&lt;keyword&gt;Circadian Rhythm&lt;/keyword&gt;&lt;keyword&gt;Depressive Disorder/psychology/*therapy&lt;/keyword&gt;&lt;keyword&gt;Female&lt;/keyword&gt;&lt;keyword&gt;Humans&lt;/keyword&gt;&lt;keyword&gt;*Lighting&lt;/keyword&gt;&lt;keyword&gt;Male&lt;/keyword&gt;&lt;keyword&gt;*Seasons&lt;/keyword&gt;&lt;keyword&gt;Switzerland&lt;/keyword&gt;&lt;/keywords&gt;&lt;dates&gt;&lt;year&gt;1986&lt;/year&gt;&lt;pub-dates&gt;&lt;date&gt;Aug&lt;/date&gt;&lt;/pub-dates&gt;&lt;/dates&gt;&lt;isbn&gt;0001-690X (Print)&amp;#xD;0001-690X (Linking)&lt;/isbn&gt;&lt;accession-num&gt;3776666&lt;/accession-num&gt;&lt;urls&gt;&lt;related-urls&gt;&lt;url&gt;https://www.ncbi.nlm.nih.gov/pubmed/3776666&lt;/url&gt;&lt;/related-urls&gt;&lt;/urls&gt;&lt;/record&gt;&lt;/Cite&gt;&lt;/EndNote&gt;</w:instrText>
            </w:r>
            <w:r w:rsidR="00736C9B" w:rsidRPr="003A77A9">
              <w:rPr>
                <w:sz w:val="18"/>
                <w:szCs w:val="18"/>
              </w:rPr>
              <w:fldChar w:fldCharType="separate"/>
            </w:r>
            <w:r w:rsidR="008F32DB" w:rsidRPr="003A77A9">
              <w:rPr>
                <w:noProof/>
                <w:sz w:val="18"/>
                <w:szCs w:val="18"/>
              </w:rPr>
              <w:t>[</w:t>
            </w:r>
            <w:hyperlink w:anchor="_ENREF_64" w:tooltip="Wirz-Justice, 1986 #19" w:history="1">
              <w:r w:rsidR="00D82183" w:rsidRPr="003A77A9">
                <w:rPr>
                  <w:noProof/>
                  <w:sz w:val="18"/>
                  <w:szCs w:val="18"/>
                </w:rPr>
                <w:t>64</w:t>
              </w:r>
            </w:hyperlink>
            <w:r w:rsidR="008F32DB" w:rsidRPr="003A77A9">
              <w:rPr>
                <w:noProof/>
                <w:sz w:val="18"/>
                <w:szCs w:val="18"/>
              </w:rPr>
              <w:t>]</w:t>
            </w:r>
            <w:r w:rsidR="00736C9B" w:rsidRPr="003A77A9">
              <w:rPr>
                <w:sz w:val="18"/>
                <w:szCs w:val="18"/>
              </w:rPr>
              <w:fldChar w:fldCharType="end"/>
            </w:r>
          </w:p>
        </w:tc>
        <w:tc>
          <w:tcPr>
            <w:tcW w:w="425" w:type="dxa"/>
            <w:tcBorders>
              <w:left w:val="single" w:sz="6" w:space="0" w:color="auto"/>
            </w:tcBorders>
            <w:vAlign w:val="bottom"/>
          </w:tcPr>
          <w:p w:rsidR="002C58B9" w:rsidRPr="003A77A9" w:rsidRDefault="002C58B9" w:rsidP="002C58B9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11</w:t>
            </w:r>
          </w:p>
        </w:tc>
        <w:tc>
          <w:tcPr>
            <w:tcW w:w="1701" w:type="dxa"/>
            <w:vAlign w:val="bottom"/>
          </w:tcPr>
          <w:p w:rsidR="002C58B9" w:rsidRPr="003A77A9" w:rsidRDefault="002C58B9" w:rsidP="002C58B9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Morning &amp; evening</w:t>
            </w:r>
          </w:p>
        </w:tc>
        <w:tc>
          <w:tcPr>
            <w:tcW w:w="1134" w:type="dxa"/>
            <w:vAlign w:val="bottom"/>
          </w:tcPr>
          <w:p w:rsidR="002C58B9" w:rsidRPr="003A77A9" w:rsidRDefault="002C58B9" w:rsidP="002C58B9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Light box</w:t>
            </w:r>
          </w:p>
        </w:tc>
        <w:tc>
          <w:tcPr>
            <w:tcW w:w="1134" w:type="dxa"/>
            <w:vAlign w:val="bottom"/>
          </w:tcPr>
          <w:p w:rsidR="002C58B9" w:rsidRPr="003A77A9" w:rsidRDefault="002C58B9" w:rsidP="002C58B9">
            <w:pPr>
              <w:jc w:val="right"/>
              <w:rPr>
                <w:sz w:val="18"/>
                <w:szCs w:val="18"/>
              </w:rPr>
            </w:pPr>
            <w:r w:rsidRPr="003A77A9">
              <w:rPr>
                <w:sz w:val="18"/>
                <w:szCs w:val="18"/>
              </w:rPr>
              <w:t>2500</w:t>
            </w:r>
          </w:p>
        </w:tc>
        <w:tc>
          <w:tcPr>
            <w:tcW w:w="1418" w:type="dxa"/>
            <w:vAlign w:val="bottom"/>
          </w:tcPr>
          <w:p w:rsidR="002C58B9" w:rsidRPr="003A77A9" w:rsidRDefault="002C58B9" w:rsidP="002C58B9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Dim light</w:t>
            </w:r>
          </w:p>
        </w:tc>
        <w:tc>
          <w:tcPr>
            <w:tcW w:w="1134" w:type="dxa"/>
            <w:vAlign w:val="bottom"/>
          </w:tcPr>
          <w:p w:rsidR="002C58B9" w:rsidRPr="003A77A9" w:rsidRDefault="002C58B9" w:rsidP="002C58B9">
            <w:pPr>
              <w:jc w:val="right"/>
              <w:rPr>
                <w:sz w:val="18"/>
                <w:szCs w:val="18"/>
              </w:rPr>
            </w:pPr>
            <w:r w:rsidRPr="003A77A9">
              <w:rPr>
                <w:sz w:val="18"/>
                <w:szCs w:val="18"/>
              </w:rPr>
              <w:t>250</w:t>
            </w:r>
          </w:p>
        </w:tc>
        <w:tc>
          <w:tcPr>
            <w:tcW w:w="1134" w:type="dxa"/>
            <w:vAlign w:val="bottom"/>
          </w:tcPr>
          <w:p w:rsidR="002C58B9" w:rsidRPr="003A77A9" w:rsidRDefault="002C58B9" w:rsidP="002C58B9">
            <w:pPr>
              <w:jc w:val="right"/>
              <w:rPr>
                <w:sz w:val="18"/>
                <w:szCs w:val="18"/>
              </w:rPr>
            </w:pPr>
            <w:r w:rsidRPr="003A77A9">
              <w:rPr>
                <w:sz w:val="18"/>
                <w:szCs w:val="18"/>
              </w:rPr>
              <w:t>120</w:t>
            </w:r>
          </w:p>
        </w:tc>
        <w:tc>
          <w:tcPr>
            <w:tcW w:w="826" w:type="dxa"/>
            <w:vAlign w:val="bottom"/>
          </w:tcPr>
          <w:p w:rsidR="002C58B9" w:rsidRPr="003A77A9" w:rsidRDefault="002C58B9" w:rsidP="002C58B9">
            <w:pPr>
              <w:jc w:val="right"/>
              <w:rPr>
                <w:sz w:val="18"/>
                <w:szCs w:val="18"/>
              </w:rPr>
            </w:pPr>
            <w:r w:rsidRPr="003A77A9">
              <w:rPr>
                <w:sz w:val="18"/>
                <w:szCs w:val="18"/>
              </w:rPr>
              <w:t>7</w:t>
            </w:r>
          </w:p>
        </w:tc>
        <w:tc>
          <w:tcPr>
            <w:tcW w:w="1442" w:type="dxa"/>
            <w:vAlign w:val="bottom"/>
          </w:tcPr>
          <w:p w:rsidR="002C58B9" w:rsidRPr="003A77A9" w:rsidRDefault="002C58B9" w:rsidP="002C58B9">
            <w:pPr>
              <w:rPr>
                <w:sz w:val="18"/>
                <w:szCs w:val="18"/>
              </w:rPr>
            </w:pPr>
            <w:r w:rsidRPr="003A77A9">
              <w:rPr>
                <w:sz w:val="18"/>
                <w:szCs w:val="18"/>
              </w:rPr>
              <w:t>HDRS-21</w:t>
            </w:r>
          </w:p>
        </w:tc>
        <w:tc>
          <w:tcPr>
            <w:tcW w:w="1069" w:type="dxa"/>
            <w:vAlign w:val="bottom"/>
          </w:tcPr>
          <w:p w:rsidR="002C58B9" w:rsidRPr="003A77A9" w:rsidRDefault="002C58B9" w:rsidP="002C58B9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Stable</w:t>
            </w:r>
          </w:p>
        </w:tc>
      </w:tr>
      <w:tr w:rsidR="00642265" w:rsidRPr="003A77A9" w:rsidTr="00642265">
        <w:tc>
          <w:tcPr>
            <w:tcW w:w="2405" w:type="dxa"/>
            <w:tcBorders>
              <w:right w:val="single" w:sz="6" w:space="0" w:color="auto"/>
            </w:tcBorders>
            <w:vAlign w:val="bottom"/>
          </w:tcPr>
          <w:p w:rsidR="002C58B9" w:rsidRPr="003A77A9" w:rsidRDefault="002C58B9" w:rsidP="00F82760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Grota et al. 1989</w:t>
            </w:r>
            <w:r w:rsidR="00736C9B" w:rsidRPr="003A77A9">
              <w:rPr>
                <w:color w:val="000000"/>
                <w:sz w:val="18"/>
                <w:szCs w:val="18"/>
              </w:rPr>
              <w:t xml:space="preserve"> </w:t>
            </w:r>
            <w:r w:rsidR="00736C9B" w:rsidRPr="003A77A9">
              <w:rPr>
                <w:color w:val="000000"/>
                <w:sz w:val="18"/>
                <w:szCs w:val="18"/>
              </w:rPr>
              <w:fldChar w:fldCharType="begin"/>
            </w:r>
            <w:r w:rsidR="008F32DB" w:rsidRPr="003A77A9">
              <w:rPr>
                <w:color w:val="000000"/>
                <w:sz w:val="18"/>
                <w:szCs w:val="18"/>
              </w:rPr>
              <w:instrText xml:space="preserve"> ADDIN EN.CITE &lt;EndNote&gt;&lt;Cite&gt;&lt;Author&gt;Grota&lt;/Author&gt;&lt;Year&gt;1989&lt;/Year&gt;&lt;RecNum&gt;6&lt;/RecNum&gt;&lt;DisplayText&gt;[63]&lt;/DisplayText&gt;&lt;record&gt;&lt;rec-number&gt;6&lt;/rec-number&gt;&lt;foreign-keys&gt;&lt;key app="EN" db-id="9vf95a50mzdrt0erawvvrxfestsa9dvf2szf" timestamp="1550220232"&gt;6&lt;/key&gt;&lt;/foreign-keys&gt;&lt;ref-type name="Journal Article"&gt;17&lt;/ref-type&gt;&lt;contributors&gt;&lt;authors&gt;&lt;author&gt;Grota, L. J.&lt;/author&gt;&lt;author&gt;Yerevanian, B. I.&lt;/author&gt;&lt;author&gt;Gupta, K.&lt;/author&gt;&lt;author&gt;Kruse, J.&lt;/author&gt;&lt;author&gt;Zborowski, L.&lt;/author&gt;&lt;/authors&gt;&lt;/contributors&gt;&lt;auth-address&gt;Dept. of Psychiatry, University of Rochester Medical Center, NY 14642.&lt;/auth-address&gt;&lt;titles&gt;&lt;title&gt;Phototherapy for seasonal major depressive disorder: effectiveness of bright light of high or low intensity&lt;/title&gt;&lt;secondary-title&gt;Psychiatry Res&lt;/secondary-title&gt;&lt;alt-title&gt;Psychiatry Research&lt;/alt-title&gt;&lt;/titles&gt;&lt;periodical&gt;&lt;full-title&gt;Psychiatry Res&lt;/full-title&gt;&lt;abbr-1&gt;Psychiatry Research&lt;/abbr-1&gt;&lt;/periodical&gt;&lt;alt-periodical&gt;&lt;full-title&gt;Psychiatry Res&lt;/full-title&gt;&lt;abbr-1&gt;Psychiatry Research&lt;/abbr-1&gt;&lt;/alt-periodical&gt;&lt;pages&gt;29-35&lt;/pages&gt;&lt;volume&gt;29&lt;/volume&gt;&lt;number&gt;1&lt;/number&gt;&lt;keywords&gt;&lt;keyword&gt;Adult&lt;/keyword&gt;&lt;keyword&gt;Clinical Trials as Topic&lt;/keyword&gt;&lt;keyword&gt;Depressive Disorder/psychology/*therapy&lt;/keyword&gt;&lt;keyword&gt;Female&lt;/keyword&gt;&lt;keyword&gt;Humans&lt;/keyword&gt;&lt;keyword&gt;Male&lt;/keyword&gt;&lt;keyword&gt;Phototherapy/*methods&lt;/keyword&gt;&lt;keyword&gt;Psychiatric Status Rating Scales&lt;/keyword&gt;&lt;keyword&gt;Random Allocation&lt;/keyword&gt;&lt;keyword&gt;*Seasons&lt;/keyword&gt;&lt;/keywords&gt;&lt;dates&gt;&lt;year&gt;1989&lt;/year&gt;&lt;pub-dates&gt;&lt;date&gt;Jul&lt;/date&gt;&lt;/pub-dates&gt;&lt;/dates&gt;&lt;isbn&gt;0165-1781 (Print)&amp;#xD;0165-1781 (Linking)&lt;/isbn&gt;&lt;accession-num&gt;2672062&lt;/accession-num&gt;&lt;urls&gt;&lt;related-urls&gt;&lt;url&gt;https://www.ncbi.nlm.nih.gov/pubmed/2672062&lt;/url&gt;&lt;/related-urls&gt;&lt;/urls&gt;&lt;/record&gt;&lt;/Cite&gt;&lt;/EndNote&gt;</w:instrText>
            </w:r>
            <w:r w:rsidR="00736C9B" w:rsidRPr="003A77A9">
              <w:rPr>
                <w:color w:val="000000"/>
                <w:sz w:val="18"/>
                <w:szCs w:val="18"/>
              </w:rPr>
              <w:fldChar w:fldCharType="separate"/>
            </w:r>
            <w:r w:rsidR="008F32DB" w:rsidRPr="003A77A9">
              <w:rPr>
                <w:noProof/>
                <w:color w:val="000000"/>
                <w:sz w:val="18"/>
                <w:szCs w:val="18"/>
              </w:rPr>
              <w:t>[</w:t>
            </w:r>
            <w:hyperlink w:anchor="_ENREF_63" w:tooltip="Grota, 1989 #6" w:history="1">
              <w:r w:rsidR="00D82183" w:rsidRPr="003A77A9">
                <w:rPr>
                  <w:noProof/>
                  <w:color w:val="000000"/>
                  <w:sz w:val="18"/>
                  <w:szCs w:val="18"/>
                </w:rPr>
                <w:t>63</w:t>
              </w:r>
            </w:hyperlink>
            <w:r w:rsidR="008F32DB" w:rsidRPr="003A77A9">
              <w:rPr>
                <w:noProof/>
                <w:color w:val="000000"/>
                <w:sz w:val="18"/>
                <w:szCs w:val="18"/>
              </w:rPr>
              <w:t>]</w:t>
            </w:r>
            <w:r w:rsidR="00736C9B" w:rsidRPr="003A77A9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425" w:type="dxa"/>
            <w:tcBorders>
              <w:left w:val="single" w:sz="6" w:space="0" w:color="auto"/>
            </w:tcBorders>
            <w:vAlign w:val="bottom"/>
          </w:tcPr>
          <w:p w:rsidR="002C58B9" w:rsidRPr="003A77A9" w:rsidRDefault="002C58B9" w:rsidP="002C58B9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16</w:t>
            </w:r>
          </w:p>
        </w:tc>
        <w:tc>
          <w:tcPr>
            <w:tcW w:w="1701" w:type="dxa"/>
            <w:vAlign w:val="bottom"/>
          </w:tcPr>
          <w:p w:rsidR="002C58B9" w:rsidRPr="003A77A9" w:rsidRDefault="002C58B9" w:rsidP="002C58B9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Evening</w:t>
            </w:r>
          </w:p>
        </w:tc>
        <w:tc>
          <w:tcPr>
            <w:tcW w:w="1134" w:type="dxa"/>
            <w:vAlign w:val="bottom"/>
          </w:tcPr>
          <w:p w:rsidR="002C58B9" w:rsidRPr="003A77A9" w:rsidRDefault="002C58B9" w:rsidP="002C58B9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Light box</w:t>
            </w:r>
          </w:p>
        </w:tc>
        <w:tc>
          <w:tcPr>
            <w:tcW w:w="1134" w:type="dxa"/>
            <w:vAlign w:val="bottom"/>
          </w:tcPr>
          <w:p w:rsidR="002C58B9" w:rsidRPr="003A77A9" w:rsidRDefault="002C58B9" w:rsidP="002C58B9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2000</w:t>
            </w:r>
          </w:p>
        </w:tc>
        <w:tc>
          <w:tcPr>
            <w:tcW w:w="1418" w:type="dxa"/>
            <w:vAlign w:val="bottom"/>
          </w:tcPr>
          <w:p w:rsidR="002C58B9" w:rsidRPr="003A77A9" w:rsidRDefault="002C58B9" w:rsidP="002C58B9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Dim light</w:t>
            </w:r>
          </w:p>
        </w:tc>
        <w:tc>
          <w:tcPr>
            <w:tcW w:w="1134" w:type="dxa"/>
            <w:vAlign w:val="bottom"/>
          </w:tcPr>
          <w:p w:rsidR="002C58B9" w:rsidRPr="003A77A9" w:rsidRDefault="002C58B9" w:rsidP="002C58B9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300</w:t>
            </w:r>
          </w:p>
        </w:tc>
        <w:tc>
          <w:tcPr>
            <w:tcW w:w="1134" w:type="dxa"/>
            <w:vAlign w:val="bottom"/>
          </w:tcPr>
          <w:p w:rsidR="002C58B9" w:rsidRPr="003A77A9" w:rsidRDefault="002C58B9" w:rsidP="002C58B9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120</w:t>
            </w:r>
          </w:p>
        </w:tc>
        <w:tc>
          <w:tcPr>
            <w:tcW w:w="826" w:type="dxa"/>
            <w:vAlign w:val="bottom"/>
          </w:tcPr>
          <w:p w:rsidR="002C58B9" w:rsidRPr="003A77A9" w:rsidRDefault="002C58B9" w:rsidP="002C58B9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7</w:t>
            </w:r>
          </w:p>
        </w:tc>
        <w:tc>
          <w:tcPr>
            <w:tcW w:w="1442" w:type="dxa"/>
            <w:vAlign w:val="bottom"/>
          </w:tcPr>
          <w:p w:rsidR="002C58B9" w:rsidRPr="003A77A9" w:rsidRDefault="002C58B9" w:rsidP="002C58B9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Modified HDRS</w:t>
            </w:r>
          </w:p>
        </w:tc>
        <w:tc>
          <w:tcPr>
            <w:tcW w:w="1069" w:type="dxa"/>
            <w:vAlign w:val="bottom"/>
          </w:tcPr>
          <w:p w:rsidR="002C58B9" w:rsidRPr="003A77A9" w:rsidRDefault="002C58B9" w:rsidP="002C58B9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None</w:t>
            </w:r>
          </w:p>
        </w:tc>
      </w:tr>
      <w:tr w:rsidR="00642265" w:rsidRPr="003A77A9" w:rsidTr="00642265">
        <w:tc>
          <w:tcPr>
            <w:tcW w:w="2405" w:type="dxa"/>
            <w:tcBorders>
              <w:right w:val="single" w:sz="6" w:space="0" w:color="auto"/>
            </w:tcBorders>
            <w:vAlign w:val="bottom"/>
          </w:tcPr>
          <w:p w:rsidR="002C58B9" w:rsidRPr="003A77A9" w:rsidRDefault="002C58B9" w:rsidP="00F82760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Magnusson et al. 1991</w:t>
            </w:r>
            <w:r w:rsidR="00736C9B" w:rsidRPr="003A77A9">
              <w:rPr>
                <w:color w:val="000000"/>
                <w:sz w:val="18"/>
                <w:szCs w:val="18"/>
              </w:rPr>
              <w:t xml:space="preserve"> </w:t>
            </w:r>
            <w:r w:rsidR="00736C9B" w:rsidRPr="003A77A9">
              <w:rPr>
                <w:color w:val="000000"/>
                <w:sz w:val="18"/>
                <w:szCs w:val="18"/>
              </w:rPr>
              <w:fldChar w:fldCharType="begin"/>
            </w:r>
            <w:r w:rsidR="008F32DB" w:rsidRPr="003A77A9">
              <w:rPr>
                <w:color w:val="000000"/>
                <w:sz w:val="18"/>
                <w:szCs w:val="18"/>
              </w:rPr>
              <w:instrText xml:space="preserve"> ADDIN EN.CITE &lt;EndNote&gt;&lt;Cite&gt;&lt;Author&gt;Magnusson&lt;/Author&gt;&lt;Year&gt;1991&lt;/Year&gt;&lt;RecNum&gt;9&lt;/RecNum&gt;&lt;DisplayText&gt;[61]&lt;/DisplayText&gt;&lt;record&gt;&lt;rec-number&gt;9&lt;/rec-number&gt;&lt;foreign-keys&gt;&lt;key app="EN" db-id="9vf95a50mzdrt0erawvvrxfestsa9dvf2szf" timestamp="1550220232"&gt;9&lt;/key&gt;&lt;/foreign-keys&gt;&lt;ref-type name="Journal Article"&gt;17&lt;/ref-type&gt;&lt;contributors&gt;&lt;authors&gt;&lt;author&gt;Magnusson, A.&lt;/author&gt;&lt;author&gt;Kristbjarnarson, H.&lt;/author&gt;&lt;/authors&gt;&lt;/contributors&gt;&lt;auth-address&gt;Department of Psychiatry, National University Hospital, Reykjavik, Iceland.&lt;/auth-address&gt;&lt;titles&gt;&lt;title&gt;Treatment of seasonal affective disorder with high-intensity light. A phototherapy study with an Icelandic group of patients&lt;/title&gt;&lt;secondary-title&gt;J Affect Disord&lt;/secondary-title&gt;&lt;alt-title&gt;Journal of Affective Disorders&lt;/alt-title&gt;&lt;/titles&gt;&lt;periodical&gt;&lt;full-title&gt;J Affect Disord&lt;/full-title&gt;&lt;abbr-1&gt;Journal of Affective Disorders&lt;/abbr-1&gt;&lt;/periodical&gt;&lt;alt-periodical&gt;&lt;full-title&gt;J Affect Disord&lt;/full-title&gt;&lt;abbr-1&gt;Journal of Affective Disorders&lt;/abbr-1&gt;&lt;/alt-periodical&gt;&lt;pages&gt;141-7&lt;/pages&gt;&lt;volume&gt;21&lt;/volume&gt;&lt;number&gt;2&lt;/number&gt;&lt;keywords&gt;&lt;keyword&gt;Adult&lt;/keyword&gt;&lt;keyword&gt;Circadian Rhythm&lt;/keyword&gt;&lt;keyword&gt;Depressive Disorder/psychology/*therapy&lt;/keyword&gt;&lt;keyword&gt;Female&lt;/keyword&gt;&lt;keyword&gt;Humans&lt;/keyword&gt;&lt;keyword&gt;Iceland&lt;/keyword&gt;&lt;keyword&gt;Male&lt;/keyword&gt;&lt;keyword&gt;Middle Aged&lt;/keyword&gt;&lt;keyword&gt;Personality Tests&lt;/keyword&gt;&lt;keyword&gt;Phototherapy/*methods&lt;/keyword&gt;&lt;keyword&gt;*Seasons&lt;/keyword&gt;&lt;/keywords&gt;&lt;dates&gt;&lt;year&gt;1991&lt;/year&gt;&lt;pub-dates&gt;&lt;date&gt;Feb&lt;/date&gt;&lt;/pub-dates&gt;&lt;/dates&gt;&lt;isbn&gt;0165-0327 (Print)&amp;#xD;0165-0327 (Linking)&lt;/isbn&gt;&lt;accession-num&gt;1827641&lt;/accession-num&gt;&lt;urls&gt;&lt;related-urls&gt;&lt;url&gt;https://www.ncbi.nlm.nih.gov/pubmed/1827641&lt;/url&gt;&lt;/related-urls&gt;&lt;/urls&gt;&lt;/record&gt;&lt;/Cite&gt;&lt;/EndNote&gt;</w:instrText>
            </w:r>
            <w:r w:rsidR="00736C9B" w:rsidRPr="003A77A9">
              <w:rPr>
                <w:color w:val="000000"/>
                <w:sz w:val="18"/>
                <w:szCs w:val="18"/>
              </w:rPr>
              <w:fldChar w:fldCharType="separate"/>
            </w:r>
            <w:r w:rsidR="008F32DB" w:rsidRPr="003A77A9">
              <w:rPr>
                <w:noProof/>
                <w:color w:val="000000"/>
                <w:sz w:val="18"/>
                <w:szCs w:val="18"/>
              </w:rPr>
              <w:t>[</w:t>
            </w:r>
            <w:hyperlink w:anchor="_ENREF_61" w:tooltip="Magnusson, 1991 #9" w:history="1">
              <w:r w:rsidR="00D82183" w:rsidRPr="003A77A9">
                <w:rPr>
                  <w:noProof/>
                  <w:color w:val="000000"/>
                  <w:sz w:val="18"/>
                  <w:szCs w:val="18"/>
                </w:rPr>
                <w:t>61</w:t>
              </w:r>
            </w:hyperlink>
            <w:r w:rsidR="008F32DB" w:rsidRPr="003A77A9">
              <w:rPr>
                <w:noProof/>
                <w:color w:val="000000"/>
                <w:sz w:val="18"/>
                <w:szCs w:val="18"/>
              </w:rPr>
              <w:t>]</w:t>
            </w:r>
            <w:r w:rsidR="00736C9B" w:rsidRPr="003A77A9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425" w:type="dxa"/>
            <w:tcBorders>
              <w:left w:val="single" w:sz="6" w:space="0" w:color="auto"/>
            </w:tcBorders>
            <w:vAlign w:val="bottom"/>
          </w:tcPr>
          <w:p w:rsidR="002C58B9" w:rsidRPr="003A77A9" w:rsidRDefault="002C58B9" w:rsidP="002C58B9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10</w:t>
            </w:r>
          </w:p>
        </w:tc>
        <w:tc>
          <w:tcPr>
            <w:tcW w:w="1701" w:type="dxa"/>
            <w:vAlign w:val="bottom"/>
          </w:tcPr>
          <w:p w:rsidR="002C58B9" w:rsidRPr="003A77A9" w:rsidRDefault="002C58B9" w:rsidP="002C58B9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Morning</w:t>
            </w:r>
          </w:p>
        </w:tc>
        <w:tc>
          <w:tcPr>
            <w:tcW w:w="1134" w:type="dxa"/>
            <w:vAlign w:val="bottom"/>
          </w:tcPr>
          <w:p w:rsidR="002C58B9" w:rsidRPr="003A77A9" w:rsidRDefault="002C58B9" w:rsidP="002C58B9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Light box</w:t>
            </w:r>
          </w:p>
        </w:tc>
        <w:tc>
          <w:tcPr>
            <w:tcW w:w="1134" w:type="dxa"/>
            <w:vAlign w:val="bottom"/>
          </w:tcPr>
          <w:p w:rsidR="002C58B9" w:rsidRPr="003A77A9" w:rsidRDefault="002C58B9" w:rsidP="002C58B9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10000</w:t>
            </w:r>
          </w:p>
        </w:tc>
        <w:tc>
          <w:tcPr>
            <w:tcW w:w="1418" w:type="dxa"/>
            <w:vAlign w:val="bottom"/>
          </w:tcPr>
          <w:p w:rsidR="002C58B9" w:rsidRPr="003A77A9" w:rsidRDefault="002C58B9" w:rsidP="002C58B9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Dim light</w:t>
            </w:r>
          </w:p>
        </w:tc>
        <w:tc>
          <w:tcPr>
            <w:tcW w:w="1134" w:type="dxa"/>
            <w:vAlign w:val="bottom"/>
          </w:tcPr>
          <w:p w:rsidR="002C58B9" w:rsidRPr="003A77A9" w:rsidRDefault="002C58B9" w:rsidP="002C58B9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400</w:t>
            </w:r>
          </w:p>
        </w:tc>
        <w:tc>
          <w:tcPr>
            <w:tcW w:w="1134" w:type="dxa"/>
            <w:vAlign w:val="bottom"/>
          </w:tcPr>
          <w:p w:rsidR="002C58B9" w:rsidRPr="003A77A9" w:rsidRDefault="002C58B9" w:rsidP="002C58B9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40</w:t>
            </w:r>
          </w:p>
        </w:tc>
        <w:tc>
          <w:tcPr>
            <w:tcW w:w="826" w:type="dxa"/>
            <w:vAlign w:val="bottom"/>
          </w:tcPr>
          <w:p w:rsidR="002C58B9" w:rsidRPr="003A77A9" w:rsidRDefault="002C58B9" w:rsidP="002C58B9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8</w:t>
            </w:r>
          </w:p>
        </w:tc>
        <w:tc>
          <w:tcPr>
            <w:tcW w:w="1442" w:type="dxa"/>
            <w:vAlign w:val="bottom"/>
          </w:tcPr>
          <w:p w:rsidR="002C58B9" w:rsidRPr="003A77A9" w:rsidRDefault="002C58B9" w:rsidP="002C58B9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SIGH-SAD</w:t>
            </w:r>
          </w:p>
        </w:tc>
        <w:tc>
          <w:tcPr>
            <w:tcW w:w="1069" w:type="dxa"/>
            <w:vAlign w:val="bottom"/>
          </w:tcPr>
          <w:p w:rsidR="002C58B9" w:rsidRPr="003A77A9" w:rsidRDefault="002C58B9" w:rsidP="002C58B9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None</w:t>
            </w:r>
          </w:p>
        </w:tc>
      </w:tr>
      <w:tr w:rsidR="00642265" w:rsidRPr="003A77A9" w:rsidTr="00642265">
        <w:tc>
          <w:tcPr>
            <w:tcW w:w="2405" w:type="dxa"/>
            <w:tcBorders>
              <w:right w:val="single" w:sz="6" w:space="0" w:color="auto"/>
            </w:tcBorders>
            <w:vAlign w:val="bottom"/>
          </w:tcPr>
          <w:p w:rsidR="002C58B9" w:rsidRPr="003A77A9" w:rsidRDefault="002C58B9" w:rsidP="00F82760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Eastman et al. 1992</w:t>
            </w:r>
            <w:r w:rsidR="00736C9B" w:rsidRPr="003A77A9">
              <w:rPr>
                <w:color w:val="000000"/>
                <w:sz w:val="18"/>
                <w:szCs w:val="18"/>
              </w:rPr>
              <w:t xml:space="preserve"> </w:t>
            </w:r>
            <w:r w:rsidR="00736C9B" w:rsidRPr="003A77A9">
              <w:rPr>
                <w:color w:val="000000"/>
                <w:sz w:val="18"/>
                <w:szCs w:val="18"/>
              </w:rPr>
              <w:fldChar w:fldCharType="begin"/>
            </w:r>
            <w:r w:rsidR="008F32DB" w:rsidRPr="003A77A9">
              <w:rPr>
                <w:color w:val="000000"/>
                <w:sz w:val="18"/>
                <w:szCs w:val="18"/>
              </w:rPr>
              <w:instrText xml:space="preserve"> ADDIN EN.CITE &lt;EndNote&gt;&lt;Cite&gt;&lt;Author&gt;Eastman&lt;/Author&gt;&lt;Year&gt;1992&lt;/Year&gt;&lt;RecNum&gt;3&lt;/RecNum&gt;&lt;DisplayText&gt;[55]&lt;/DisplayText&gt;&lt;record&gt;&lt;rec-number&gt;3&lt;/rec-number&gt;&lt;foreign-keys&gt;&lt;key app="EN" db-id="9vf95a50mzdrt0erawvvrxfestsa9dvf2szf" timestamp="1550220232"&gt;3&lt;/key&gt;&lt;/foreign-keys&gt;&lt;ref-type name="Journal Article"&gt;17&lt;/ref-type&gt;&lt;contributors&gt;&lt;authors&gt;&lt;author&gt;Eastman, C. I.&lt;/author&gt;&lt;author&gt;Lahmeyer, H. W.&lt;/author&gt;&lt;author&gt;Watell, L. G.&lt;/author&gt;&lt;author&gt;Good, G. D.&lt;/author&gt;&lt;author&gt;Young, M. A.&lt;/author&gt;&lt;/authors&gt;&lt;/contributors&gt;&lt;auth-address&gt;Psychology Department, Rush-Presbyterian-St. Luke&amp;apos;s Medical Center, Chicago, Illinois.&lt;/auth-address&gt;&lt;titles&gt;&lt;title&gt;A placebo-controlled trial of light treatment for winter depression&lt;/title&gt;&lt;secondary-title&gt;J Affect Disord&lt;/secondary-title&gt;&lt;alt-title&gt;Journal of Affective Disorders&lt;/alt-title&gt;&lt;/titles&gt;&lt;periodical&gt;&lt;full-title&gt;J Affect Disord&lt;/full-title&gt;&lt;abbr-1&gt;Journal of Affective Disorders&lt;/abbr-1&gt;&lt;/periodical&gt;&lt;alt-periodical&gt;&lt;full-title&gt;J Affect Disord&lt;/full-title&gt;&lt;abbr-1&gt;Journal of Affective Disorders&lt;/abbr-1&gt;&lt;/alt-periodical&gt;&lt;pages&gt;211-21&lt;/pages&gt;&lt;volume&gt;26&lt;/volume&gt;&lt;number&gt;4&lt;/number&gt;&lt;keywords&gt;&lt;keyword&gt;Adult&lt;/keyword&gt;&lt;keyword&gt;Arousal&lt;/keyword&gt;&lt;keyword&gt;Female&lt;/keyword&gt;&lt;keyword&gt;Follow-Up Studies&lt;/keyword&gt;&lt;keyword&gt;Humans&lt;/keyword&gt;&lt;keyword&gt;Male&lt;/keyword&gt;&lt;keyword&gt;Personality Inventory&lt;/keyword&gt;&lt;keyword&gt;*Phototherapy&lt;/keyword&gt;&lt;keyword&gt;Seasonal Affective Disorder/psychology/*therapy&lt;/keyword&gt;&lt;keyword&gt;*Seasons&lt;/keyword&gt;&lt;keyword&gt;Sleep Stages&lt;/keyword&gt;&lt;/keywords&gt;&lt;dates&gt;&lt;year&gt;1992&lt;/year&gt;&lt;pub-dates&gt;&lt;date&gt;Dec&lt;/date&gt;&lt;/pub-dates&gt;&lt;/dates&gt;&lt;isbn&gt;0165-0327 (Print)&amp;#xD;0165-0327 (Linking)&lt;/isbn&gt;&lt;accession-num&gt;1479133&lt;/accession-num&gt;&lt;urls&gt;&lt;related-urls&gt;&lt;url&gt;https://www.ncbi.nlm.nih.gov/pubmed/1479133&lt;/url&gt;&lt;/related-urls&gt;&lt;/urls&gt;&lt;/record&gt;&lt;/Cite&gt;&lt;/EndNote&gt;</w:instrText>
            </w:r>
            <w:r w:rsidR="00736C9B" w:rsidRPr="003A77A9">
              <w:rPr>
                <w:color w:val="000000"/>
                <w:sz w:val="18"/>
                <w:szCs w:val="18"/>
              </w:rPr>
              <w:fldChar w:fldCharType="separate"/>
            </w:r>
            <w:r w:rsidR="008F32DB" w:rsidRPr="003A77A9">
              <w:rPr>
                <w:noProof/>
                <w:color w:val="000000"/>
                <w:sz w:val="18"/>
                <w:szCs w:val="18"/>
              </w:rPr>
              <w:t>[</w:t>
            </w:r>
            <w:hyperlink w:anchor="_ENREF_55" w:tooltip="Eastman, 1992 #3" w:history="1">
              <w:r w:rsidR="00D82183" w:rsidRPr="003A77A9">
                <w:rPr>
                  <w:noProof/>
                  <w:color w:val="000000"/>
                  <w:sz w:val="18"/>
                  <w:szCs w:val="18"/>
                </w:rPr>
                <w:t>55</w:t>
              </w:r>
            </w:hyperlink>
            <w:r w:rsidR="008F32DB" w:rsidRPr="003A77A9">
              <w:rPr>
                <w:noProof/>
                <w:color w:val="000000"/>
                <w:sz w:val="18"/>
                <w:szCs w:val="18"/>
              </w:rPr>
              <w:t>]</w:t>
            </w:r>
            <w:r w:rsidR="00736C9B" w:rsidRPr="003A77A9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425" w:type="dxa"/>
            <w:tcBorders>
              <w:left w:val="single" w:sz="6" w:space="0" w:color="auto"/>
            </w:tcBorders>
            <w:vAlign w:val="bottom"/>
          </w:tcPr>
          <w:p w:rsidR="002C58B9" w:rsidRPr="003A77A9" w:rsidRDefault="002C58B9" w:rsidP="002C58B9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32</w:t>
            </w:r>
          </w:p>
        </w:tc>
        <w:tc>
          <w:tcPr>
            <w:tcW w:w="1701" w:type="dxa"/>
            <w:vAlign w:val="bottom"/>
          </w:tcPr>
          <w:p w:rsidR="002C58B9" w:rsidRPr="003A77A9" w:rsidRDefault="002C58B9" w:rsidP="002C58B9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Morning</w:t>
            </w:r>
          </w:p>
        </w:tc>
        <w:tc>
          <w:tcPr>
            <w:tcW w:w="1134" w:type="dxa"/>
            <w:vAlign w:val="bottom"/>
          </w:tcPr>
          <w:p w:rsidR="002C58B9" w:rsidRPr="003A77A9" w:rsidRDefault="002C58B9" w:rsidP="002C58B9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Light box</w:t>
            </w:r>
          </w:p>
        </w:tc>
        <w:tc>
          <w:tcPr>
            <w:tcW w:w="1134" w:type="dxa"/>
            <w:vAlign w:val="bottom"/>
          </w:tcPr>
          <w:p w:rsidR="002C58B9" w:rsidRPr="003A77A9" w:rsidRDefault="002C58B9" w:rsidP="002C58B9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7000</w:t>
            </w:r>
          </w:p>
        </w:tc>
        <w:tc>
          <w:tcPr>
            <w:tcW w:w="1418" w:type="dxa"/>
            <w:vAlign w:val="bottom"/>
          </w:tcPr>
          <w:p w:rsidR="002C58B9" w:rsidRPr="003A77A9" w:rsidRDefault="002C58B9" w:rsidP="002C58B9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Sham negative ion generator</w:t>
            </w:r>
          </w:p>
        </w:tc>
        <w:tc>
          <w:tcPr>
            <w:tcW w:w="1134" w:type="dxa"/>
            <w:vAlign w:val="bottom"/>
          </w:tcPr>
          <w:p w:rsidR="002C58B9" w:rsidRPr="003A77A9" w:rsidRDefault="002C58B9" w:rsidP="002C58B9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0</w:t>
            </w:r>
          </w:p>
        </w:tc>
        <w:tc>
          <w:tcPr>
            <w:tcW w:w="1134" w:type="dxa"/>
            <w:vAlign w:val="bottom"/>
          </w:tcPr>
          <w:p w:rsidR="002C58B9" w:rsidRPr="003A77A9" w:rsidRDefault="002C58B9" w:rsidP="002C58B9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60</w:t>
            </w:r>
          </w:p>
        </w:tc>
        <w:tc>
          <w:tcPr>
            <w:tcW w:w="826" w:type="dxa"/>
            <w:vAlign w:val="bottom"/>
          </w:tcPr>
          <w:p w:rsidR="002C58B9" w:rsidRPr="003A77A9" w:rsidRDefault="002C58B9" w:rsidP="002C58B9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14</w:t>
            </w:r>
          </w:p>
        </w:tc>
        <w:tc>
          <w:tcPr>
            <w:tcW w:w="1442" w:type="dxa"/>
            <w:vAlign w:val="bottom"/>
          </w:tcPr>
          <w:p w:rsidR="002C58B9" w:rsidRPr="003A77A9" w:rsidRDefault="002C58B9" w:rsidP="002C58B9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SIGH-SAD-24</w:t>
            </w:r>
          </w:p>
        </w:tc>
        <w:tc>
          <w:tcPr>
            <w:tcW w:w="1069" w:type="dxa"/>
            <w:vAlign w:val="bottom"/>
          </w:tcPr>
          <w:p w:rsidR="002C58B9" w:rsidRPr="003A77A9" w:rsidRDefault="002C58B9" w:rsidP="002C58B9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None</w:t>
            </w:r>
          </w:p>
        </w:tc>
      </w:tr>
      <w:tr w:rsidR="00642265" w:rsidRPr="003A77A9" w:rsidTr="00642265">
        <w:tc>
          <w:tcPr>
            <w:tcW w:w="2405" w:type="dxa"/>
            <w:tcBorders>
              <w:right w:val="single" w:sz="6" w:space="0" w:color="auto"/>
            </w:tcBorders>
            <w:vAlign w:val="bottom"/>
          </w:tcPr>
          <w:p w:rsidR="002C58B9" w:rsidRPr="003A77A9" w:rsidRDefault="002C58B9" w:rsidP="00F82760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Levitt et al. 1994</w:t>
            </w:r>
            <w:r w:rsidR="00736C9B" w:rsidRPr="003A77A9">
              <w:rPr>
                <w:color w:val="000000"/>
                <w:sz w:val="18"/>
                <w:szCs w:val="18"/>
              </w:rPr>
              <w:t xml:space="preserve"> </w:t>
            </w:r>
            <w:r w:rsidR="00736C9B" w:rsidRPr="003A77A9">
              <w:rPr>
                <w:color w:val="000000"/>
                <w:sz w:val="18"/>
                <w:szCs w:val="18"/>
              </w:rPr>
              <w:fldChar w:fldCharType="begin"/>
            </w:r>
            <w:r w:rsidR="008F32DB" w:rsidRPr="003A77A9">
              <w:rPr>
                <w:color w:val="000000"/>
                <w:sz w:val="18"/>
                <w:szCs w:val="18"/>
              </w:rPr>
              <w:instrText xml:space="preserve"> ADDIN EN.CITE &lt;EndNote&gt;&lt;Cite&gt;&lt;Author&gt;Levitt&lt;/Author&gt;&lt;Year&gt;1994&lt;/Year&gt;&lt;RecNum&gt;7&lt;/RecNum&gt;&lt;DisplayText&gt;[53]&lt;/DisplayText&gt;&lt;record&gt;&lt;rec-number&gt;7&lt;/rec-number&gt;&lt;foreign-keys&gt;&lt;key app="EN" db-id="9vf95a50mzdrt0erawvvrxfestsa9dvf2szf" timestamp="1550220232"&gt;7&lt;/key&gt;&lt;/foreign-keys&gt;&lt;ref-type name="Journal Article"&gt;17&lt;/ref-type&gt;&lt;contributors&gt;&lt;authors&gt;&lt;author&gt;Levitt, A. J.&lt;/author&gt;&lt;author&gt;Joffe, R. T.&lt;/author&gt;&lt;author&gt;King, E.&lt;/author&gt;&lt;/authors&gt;&lt;/contributors&gt;&lt;auth-address&gt;Department of Psychiatry, University of Toronto, Ontario, Canada.&lt;/auth-address&gt;&lt;titles&gt;&lt;title&gt;Dim versus bright red (light-emitting diode) light in the treatment of seasonal affective disorder&lt;/title&gt;&lt;secondary-title&gt;Acta Psychiatr Scand&lt;/secondary-title&gt;&lt;alt-title&gt;Acta Psychiatrica Scandinavica&lt;/alt-title&gt;&lt;/titles&gt;&lt;periodical&gt;&lt;full-title&gt;Acta Psychiatr Scand&lt;/full-title&gt;&lt;abbr-1&gt;Acta Psychiatrica Scandinavica&lt;/abbr-1&gt;&lt;/periodical&gt;&lt;alt-periodical&gt;&lt;full-title&gt;Acta Psychiatr Scand&lt;/full-title&gt;&lt;abbr-1&gt;Acta Psychiatrica Scandinavica&lt;/abbr-1&gt;&lt;/alt-periodical&gt;&lt;pages&gt;341-5&lt;/pages&gt;&lt;volume&gt;89&lt;/volume&gt;&lt;number&gt;5&lt;/number&gt;&lt;keywords&gt;&lt;keyword&gt;Adult&lt;/keyword&gt;&lt;keyword&gt;Female&lt;/keyword&gt;&lt;keyword&gt;Humans&lt;/keyword&gt;&lt;keyword&gt;Male&lt;/keyword&gt;&lt;keyword&gt;Middle Aged&lt;/keyword&gt;&lt;keyword&gt;Phototherapy/*methods&lt;/keyword&gt;&lt;keyword&gt;Seasonal Affective Disorder/*therapy&lt;/keyword&gt;&lt;/keywords&gt;&lt;dates&gt;&lt;year&gt;1994&lt;/year&gt;&lt;pub-dates&gt;&lt;date&gt;May&lt;/date&gt;&lt;/pub-dates&gt;&lt;/dates&gt;&lt;isbn&gt;0001-690X (Print)&amp;#xD;0001-690X (Linking)&lt;/isbn&gt;&lt;accession-num&gt;8067273&lt;/accession-num&gt;&lt;urls&gt;&lt;related-urls&gt;&lt;url&gt;https://www.ncbi.nlm.nih.gov/pubmed/8067273&lt;/url&gt;&lt;/related-urls&gt;&lt;/urls&gt;&lt;/record&gt;&lt;/Cite&gt;&lt;/EndNote&gt;</w:instrText>
            </w:r>
            <w:r w:rsidR="00736C9B" w:rsidRPr="003A77A9">
              <w:rPr>
                <w:color w:val="000000"/>
                <w:sz w:val="18"/>
                <w:szCs w:val="18"/>
              </w:rPr>
              <w:fldChar w:fldCharType="separate"/>
            </w:r>
            <w:r w:rsidR="008F32DB" w:rsidRPr="003A77A9">
              <w:rPr>
                <w:noProof/>
                <w:color w:val="000000"/>
                <w:sz w:val="18"/>
                <w:szCs w:val="18"/>
              </w:rPr>
              <w:t>[</w:t>
            </w:r>
            <w:hyperlink w:anchor="_ENREF_53" w:tooltip="Levitt, 1994 #7" w:history="1">
              <w:r w:rsidR="00D82183" w:rsidRPr="003A77A9">
                <w:rPr>
                  <w:noProof/>
                  <w:color w:val="000000"/>
                  <w:sz w:val="18"/>
                  <w:szCs w:val="18"/>
                </w:rPr>
                <w:t>53</w:t>
              </w:r>
            </w:hyperlink>
            <w:r w:rsidR="008F32DB" w:rsidRPr="003A77A9">
              <w:rPr>
                <w:noProof/>
                <w:color w:val="000000"/>
                <w:sz w:val="18"/>
                <w:szCs w:val="18"/>
              </w:rPr>
              <w:t>]</w:t>
            </w:r>
            <w:r w:rsidR="00736C9B" w:rsidRPr="003A77A9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425" w:type="dxa"/>
            <w:tcBorders>
              <w:left w:val="single" w:sz="6" w:space="0" w:color="auto"/>
            </w:tcBorders>
            <w:vAlign w:val="bottom"/>
          </w:tcPr>
          <w:p w:rsidR="002C58B9" w:rsidRPr="003A77A9" w:rsidRDefault="002C58B9" w:rsidP="002C58B9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43</w:t>
            </w:r>
          </w:p>
        </w:tc>
        <w:tc>
          <w:tcPr>
            <w:tcW w:w="1701" w:type="dxa"/>
            <w:vAlign w:val="bottom"/>
          </w:tcPr>
          <w:p w:rsidR="002C58B9" w:rsidRPr="003A77A9" w:rsidRDefault="002C58B9" w:rsidP="002C58B9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Morning</w:t>
            </w:r>
          </w:p>
        </w:tc>
        <w:tc>
          <w:tcPr>
            <w:tcW w:w="1134" w:type="dxa"/>
            <w:vAlign w:val="bottom"/>
          </w:tcPr>
          <w:p w:rsidR="002C58B9" w:rsidRPr="003A77A9" w:rsidRDefault="002C58B9" w:rsidP="002C58B9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Light visor</w:t>
            </w:r>
          </w:p>
        </w:tc>
        <w:tc>
          <w:tcPr>
            <w:tcW w:w="1134" w:type="dxa"/>
            <w:vAlign w:val="bottom"/>
          </w:tcPr>
          <w:p w:rsidR="002C58B9" w:rsidRPr="003A77A9" w:rsidRDefault="002C58B9" w:rsidP="002C58B9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4106</w:t>
            </w:r>
          </w:p>
        </w:tc>
        <w:tc>
          <w:tcPr>
            <w:tcW w:w="1418" w:type="dxa"/>
            <w:vAlign w:val="bottom"/>
          </w:tcPr>
          <w:p w:rsidR="002C58B9" w:rsidRPr="003A77A9" w:rsidRDefault="002C58B9" w:rsidP="002C58B9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Dim light visor</w:t>
            </w:r>
          </w:p>
        </w:tc>
        <w:tc>
          <w:tcPr>
            <w:tcW w:w="1134" w:type="dxa"/>
            <w:vAlign w:val="bottom"/>
          </w:tcPr>
          <w:p w:rsidR="002C58B9" w:rsidRPr="003A77A9" w:rsidRDefault="002C58B9" w:rsidP="002C58B9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96</w:t>
            </w:r>
          </w:p>
        </w:tc>
        <w:tc>
          <w:tcPr>
            <w:tcW w:w="1134" w:type="dxa"/>
            <w:vAlign w:val="bottom"/>
          </w:tcPr>
          <w:p w:rsidR="002C58B9" w:rsidRPr="003A77A9" w:rsidRDefault="002C58B9" w:rsidP="002C58B9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30</w:t>
            </w:r>
          </w:p>
        </w:tc>
        <w:tc>
          <w:tcPr>
            <w:tcW w:w="826" w:type="dxa"/>
            <w:vAlign w:val="bottom"/>
          </w:tcPr>
          <w:p w:rsidR="002C58B9" w:rsidRPr="003A77A9" w:rsidRDefault="002C58B9" w:rsidP="002C58B9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14</w:t>
            </w:r>
          </w:p>
        </w:tc>
        <w:tc>
          <w:tcPr>
            <w:tcW w:w="1442" w:type="dxa"/>
            <w:vAlign w:val="bottom"/>
          </w:tcPr>
          <w:p w:rsidR="002C58B9" w:rsidRPr="003A77A9" w:rsidRDefault="002C58B9" w:rsidP="002C58B9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HDRS-21</w:t>
            </w:r>
          </w:p>
        </w:tc>
        <w:tc>
          <w:tcPr>
            <w:tcW w:w="1069" w:type="dxa"/>
            <w:vAlign w:val="bottom"/>
          </w:tcPr>
          <w:p w:rsidR="002C58B9" w:rsidRPr="003A77A9" w:rsidRDefault="002C58B9" w:rsidP="002C58B9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Stable</w:t>
            </w:r>
          </w:p>
        </w:tc>
      </w:tr>
      <w:tr w:rsidR="00C93B2F" w:rsidRPr="003A77A9" w:rsidTr="00642265">
        <w:tc>
          <w:tcPr>
            <w:tcW w:w="2405" w:type="dxa"/>
            <w:tcBorders>
              <w:right w:val="single" w:sz="6" w:space="0" w:color="auto"/>
            </w:tcBorders>
            <w:vAlign w:val="bottom"/>
          </w:tcPr>
          <w:p w:rsidR="00C93B2F" w:rsidRPr="003A77A9" w:rsidRDefault="00C93B2F" w:rsidP="00F82760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Martinez et al. 1994</w:t>
            </w:r>
            <w:r w:rsidR="00736C9B" w:rsidRPr="003A77A9">
              <w:rPr>
                <w:color w:val="000000"/>
                <w:sz w:val="18"/>
                <w:szCs w:val="18"/>
              </w:rPr>
              <w:t xml:space="preserve"> </w:t>
            </w:r>
            <w:r w:rsidR="00736C9B" w:rsidRPr="003A77A9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NYXJ0aW5lejwvQXV0aG9yPjxZZWFyPjE5OTQ8L1llYXI+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</w:fldData>
              </w:fldChar>
            </w:r>
            <w:r w:rsidR="008F32DB" w:rsidRPr="003A77A9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="008F32DB" w:rsidRPr="003A77A9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NYXJ0aW5lejwvQXV0aG9yPjxZZWFyPjE5OTQ8L1llYXI+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</w:fldData>
              </w:fldChar>
            </w:r>
            <w:r w:rsidR="008F32DB" w:rsidRPr="003A77A9">
              <w:rPr>
                <w:color w:val="000000"/>
                <w:sz w:val="18"/>
                <w:szCs w:val="18"/>
              </w:rPr>
              <w:instrText xml:space="preserve"> ADDIN EN.CITE.DATA </w:instrText>
            </w:r>
            <w:r w:rsidR="008F32DB" w:rsidRPr="003A77A9">
              <w:rPr>
                <w:color w:val="000000"/>
                <w:sz w:val="18"/>
                <w:szCs w:val="18"/>
              </w:rPr>
            </w:r>
            <w:r w:rsidR="008F32DB" w:rsidRPr="003A77A9">
              <w:rPr>
                <w:color w:val="000000"/>
                <w:sz w:val="18"/>
                <w:szCs w:val="18"/>
              </w:rPr>
              <w:fldChar w:fldCharType="end"/>
            </w:r>
            <w:r w:rsidR="00736C9B" w:rsidRPr="003A77A9">
              <w:rPr>
                <w:color w:val="000000"/>
                <w:sz w:val="18"/>
                <w:szCs w:val="18"/>
              </w:rPr>
            </w:r>
            <w:r w:rsidR="00736C9B" w:rsidRPr="003A77A9">
              <w:rPr>
                <w:color w:val="000000"/>
                <w:sz w:val="18"/>
                <w:szCs w:val="18"/>
              </w:rPr>
              <w:fldChar w:fldCharType="separate"/>
            </w:r>
            <w:r w:rsidR="008F32DB" w:rsidRPr="003A77A9">
              <w:rPr>
                <w:noProof/>
                <w:color w:val="000000"/>
                <w:sz w:val="18"/>
                <w:szCs w:val="18"/>
              </w:rPr>
              <w:t>[</w:t>
            </w:r>
            <w:hyperlink w:anchor="_ENREF_71" w:tooltip="Martinez, 1994 #10" w:history="1">
              <w:r w:rsidR="00D82183" w:rsidRPr="003A77A9">
                <w:rPr>
                  <w:noProof/>
                  <w:color w:val="000000"/>
                  <w:sz w:val="18"/>
                  <w:szCs w:val="18"/>
                </w:rPr>
                <w:t>71</w:t>
              </w:r>
            </w:hyperlink>
            <w:r w:rsidR="008F32DB" w:rsidRPr="003A77A9">
              <w:rPr>
                <w:noProof/>
                <w:color w:val="000000"/>
                <w:sz w:val="18"/>
                <w:szCs w:val="18"/>
              </w:rPr>
              <w:t>]</w:t>
            </w:r>
            <w:r w:rsidR="00736C9B" w:rsidRPr="003A77A9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425" w:type="dxa"/>
            <w:tcBorders>
              <w:left w:val="single" w:sz="6" w:space="0" w:color="auto"/>
            </w:tcBorders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20</w:t>
            </w:r>
          </w:p>
        </w:tc>
        <w:tc>
          <w:tcPr>
            <w:tcW w:w="1701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Morning</w:t>
            </w:r>
          </w:p>
        </w:tc>
        <w:tc>
          <w:tcPr>
            <w:tcW w:w="1134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Light box</w:t>
            </w:r>
          </w:p>
        </w:tc>
        <w:tc>
          <w:tcPr>
            <w:tcW w:w="1134" w:type="dxa"/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3000</w:t>
            </w:r>
          </w:p>
        </w:tc>
        <w:tc>
          <w:tcPr>
            <w:tcW w:w="1418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Dim light</w:t>
            </w:r>
          </w:p>
        </w:tc>
        <w:tc>
          <w:tcPr>
            <w:tcW w:w="1134" w:type="dxa"/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300</w:t>
            </w:r>
          </w:p>
        </w:tc>
        <w:tc>
          <w:tcPr>
            <w:tcW w:w="1134" w:type="dxa"/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120</w:t>
            </w:r>
          </w:p>
        </w:tc>
        <w:tc>
          <w:tcPr>
            <w:tcW w:w="826" w:type="dxa"/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28</w:t>
            </w:r>
          </w:p>
        </w:tc>
        <w:tc>
          <w:tcPr>
            <w:tcW w:w="1442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HDRS</w:t>
            </w:r>
          </w:p>
        </w:tc>
        <w:tc>
          <w:tcPr>
            <w:tcW w:w="1069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Hypericin 900mg</w:t>
            </w:r>
          </w:p>
        </w:tc>
      </w:tr>
      <w:tr w:rsidR="00C93B2F" w:rsidRPr="003A77A9" w:rsidTr="00642265">
        <w:tc>
          <w:tcPr>
            <w:tcW w:w="2405" w:type="dxa"/>
            <w:tcBorders>
              <w:right w:val="single" w:sz="6" w:space="0" w:color="auto"/>
            </w:tcBorders>
            <w:vAlign w:val="bottom"/>
          </w:tcPr>
          <w:p w:rsidR="00C93B2F" w:rsidRPr="003A77A9" w:rsidRDefault="00C93B2F" w:rsidP="00F82760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Levitt et al. 1996</w:t>
            </w:r>
            <w:r w:rsidR="00736C9B" w:rsidRPr="003A77A9">
              <w:rPr>
                <w:color w:val="000000"/>
                <w:sz w:val="18"/>
                <w:szCs w:val="18"/>
              </w:rPr>
              <w:t xml:space="preserve"> </w:t>
            </w:r>
            <w:r w:rsidR="00736C9B" w:rsidRPr="003A77A9">
              <w:rPr>
                <w:color w:val="000000"/>
                <w:sz w:val="18"/>
                <w:szCs w:val="18"/>
              </w:rPr>
              <w:fldChar w:fldCharType="begin"/>
            </w:r>
            <w:r w:rsidR="008F32DB" w:rsidRPr="003A77A9">
              <w:rPr>
                <w:color w:val="000000"/>
                <w:sz w:val="18"/>
                <w:szCs w:val="18"/>
              </w:rPr>
              <w:instrText xml:space="preserve"> ADDIN EN.CITE &lt;EndNote&gt;&lt;Cite&gt;&lt;Author&gt;Levitt&lt;/Author&gt;&lt;Year&gt;1996&lt;/Year&gt;&lt;RecNum&gt;8&lt;/RecNum&gt;&lt;DisplayText&gt;[70]&lt;/DisplayText&gt;&lt;record&gt;&lt;rec-number&gt;8&lt;/rec-number&gt;&lt;foreign-keys&gt;&lt;key app="EN" db-id="9vf95a50mzdrt0erawvvrxfestsa9dvf2szf" timestamp="1550220232"&gt;8&lt;/key&gt;&lt;/foreign-keys&gt;&lt;ref-type name="Journal Article"&gt;17&lt;/ref-type&gt;&lt;contributors&gt;&lt;authors&gt;&lt;author&gt;Levitt, A. J.&lt;/author&gt;&lt;author&gt;Wesson, V. A.&lt;/author&gt;&lt;author&gt;Joffe, R. T.&lt;/author&gt;&lt;author&gt;Maunder, R. G.&lt;/author&gt;&lt;author&gt;King, E. F.&lt;/author&gt;&lt;/authors&gt;&lt;/contributors&gt;&lt;auth-address&gt;Hamilton Psychiatric Hospital, McMaster University, Ontario.&lt;/auth-address&gt;&lt;titles&gt;&lt;title&gt;A controlled comparison of light box and head-mounted units in the treatment of seasonal depression&lt;/title&gt;&lt;secondary-title&gt;J Clin Psychiatry&lt;/secondary-title&gt;&lt;alt-title&gt;Journal of Clinical Psychiatry&lt;/alt-title&gt;&lt;/titles&gt;&lt;periodical&gt;&lt;full-title&gt;J Clin Psychiatry&lt;/full-title&gt;&lt;abbr-1&gt;Journal of Clinical Psychiatry&lt;/abbr-1&gt;&lt;/periodical&gt;&lt;alt-periodical&gt;&lt;full-title&gt;J Clin Psychiatry&lt;/full-title&gt;&lt;abbr-1&gt;Journal of Clinical Psychiatry&lt;/abbr-1&gt;&lt;/alt-periodical&gt;&lt;pages&gt;105-10&lt;/pages&gt;&lt;volume&gt;57&lt;/volume&gt;&lt;number&gt;3&lt;/number&gt;&lt;keywords&gt;&lt;keyword&gt;Adult&lt;/keyword&gt;&lt;keyword&gt;Aged&lt;/keyword&gt;&lt;keyword&gt;Double-Blind Method&lt;/keyword&gt;&lt;keyword&gt;Equipment Design&lt;/keyword&gt;&lt;keyword&gt;Female&lt;/keyword&gt;&lt;keyword&gt;Humans&lt;/keyword&gt;&lt;keyword&gt;Light&lt;/keyword&gt;&lt;keyword&gt;Male&lt;/keyword&gt;&lt;keyword&gt;Middle Aged&lt;/keyword&gt;&lt;keyword&gt;Photic Stimulation&lt;/keyword&gt;&lt;keyword&gt;Phototherapy/instrumentation/*methods&lt;/keyword&gt;&lt;keyword&gt;Placebos&lt;/keyword&gt;&lt;keyword&gt;Psychiatric Status Rating Scales&lt;/keyword&gt;&lt;keyword&gt;Seasonal Affective Disorder/diagnosis/psychology/*therapy&lt;/keyword&gt;&lt;keyword&gt;Treatment Outcome&lt;/keyword&gt;&lt;/keywords&gt;&lt;dates&gt;&lt;year&gt;1996&lt;/year&gt;&lt;pub-dates&gt;&lt;date&gt;Mar&lt;/date&gt;&lt;/pub-dates&gt;&lt;/dates&gt;&lt;isbn&gt;0160-6689 (Print)&amp;#xD;0160-6689 (Linking)&lt;/isbn&gt;&lt;accession-num&gt;8617693&lt;/accession-num&gt;&lt;urls&gt;&lt;related-urls&gt;&lt;url&gt;https://www.ncbi.nlm.nih.gov/pubmed/8617693&lt;/url&gt;&lt;/related-urls&gt;&lt;/urls&gt;&lt;/record&gt;&lt;/Cite&gt;&lt;/EndNote&gt;</w:instrText>
            </w:r>
            <w:r w:rsidR="00736C9B" w:rsidRPr="003A77A9">
              <w:rPr>
                <w:color w:val="000000"/>
                <w:sz w:val="18"/>
                <w:szCs w:val="18"/>
              </w:rPr>
              <w:fldChar w:fldCharType="separate"/>
            </w:r>
            <w:r w:rsidR="008F32DB" w:rsidRPr="003A77A9">
              <w:rPr>
                <w:noProof/>
                <w:color w:val="000000"/>
                <w:sz w:val="18"/>
                <w:szCs w:val="18"/>
              </w:rPr>
              <w:t>[</w:t>
            </w:r>
            <w:hyperlink w:anchor="_ENREF_70" w:tooltip="Levitt, 1996 #8" w:history="1">
              <w:r w:rsidR="00D82183" w:rsidRPr="003A77A9">
                <w:rPr>
                  <w:noProof/>
                  <w:color w:val="000000"/>
                  <w:sz w:val="18"/>
                  <w:szCs w:val="18"/>
                </w:rPr>
                <w:t>70</w:t>
              </w:r>
            </w:hyperlink>
            <w:r w:rsidR="008F32DB" w:rsidRPr="003A77A9">
              <w:rPr>
                <w:noProof/>
                <w:color w:val="000000"/>
                <w:sz w:val="18"/>
                <w:szCs w:val="18"/>
              </w:rPr>
              <w:t>]</w:t>
            </w:r>
            <w:r w:rsidR="00736C9B" w:rsidRPr="003A77A9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425" w:type="dxa"/>
            <w:tcBorders>
              <w:left w:val="single" w:sz="6" w:space="0" w:color="auto"/>
            </w:tcBorders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31</w:t>
            </w:r>
          </w:p>
        </w:tc>
        <w:tc>
          <w:tcPr>
            <w:tcW w:w="1701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Morning</w:t>
            </w:r>
          </w:p>
        </w:tc>
        <w:tc>
          <w:tcPr>
            <w:tcW w:w="1134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Light box</w:t>
            </w:r>
          </w:p>
        </w:tc>
        <w:tc>
          <w:tcPr>
            <w:tcW w:w="1134" w:type="dxa"/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5000-10000</w:t>
            </w:r>
          </w:p>
        </w:tc>
        <w:tc>
          <w:tcPr>
            <w:tcW w:w="1418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  <w:lang w:val="en-US"/>
              </w:rPr>
            </w:pPr>
            <w:r w:rsidRPr="003A77A9">
              <w:rPr>
                <w:color w:val="000000"/>
                <w:sz w:val="18"/>
                <w:szCs w:val="18"/>
                <w:lang w:val="en-US"/>
              </w:rPr>
              <w:t>Dim light or Sham light visor</w:t>
            </w:r>
          </w:p>
        </w:tc>
        <w:tc>
          <w:tcPr>
            <w:tcW w:w="1134" w:type="dxa"/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0</w:t>
            </w:r>
          </w:p>
        </w:tc>
        <w:tc>
          <w:tcPr>
            <w:tcW w:w="1134" w:type="dxa"/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30</w:t>
            </w:r>
          </w:p>
        </w:tc>
        <w:tc>
          <w:tcPr>
            <w:tcW w:w="826" w:type="dxa"/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14</w:t>
            </w:r>
          </w:p>
        </w:tc>
        <w:tc>
          <w:tcPr>
            <w:tcW w:w="1442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SIGH-SAD-24</w:t>
            </w:r>
          </w:p>
        </w:tc>
        <w:tc>
          <w:tcPr>
            <w:tcW w:w="1069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Stable</w:t>
            </w:r>
          </w:p>
        </w:tc>
      </w:tr>
      <w:tr w:rsidR="00C93B2F" w:rsidRPr="003A77A9" w:rsidTr="00642265">
        <w:tc>
          <w:tcPr>
            <w:tcW w:w="2405" w:type="dxa"/>
            <w:tcBorders>
              <w:right w:val="single" w:sz="6" w:space="0" w:color="auto"/>
            </w:tcBorders>
            <w:vAlign w:val="bottom"/>
          </w:tcPr>
          <w:p w:rsidR="00C93B2F" w:rsidRPr="003A77A9" w:rsidRDefault="00C93B2F" w:rsidP="00F82760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Michalon et al. 1997</w:t>
            </w:r>
            <w:r w:rsidR="00736C9B" w:rsidRPr="003A77A9">
              <w:rPr>
                <w:color w:val="000000"/>
                <w:sz w:val="18"/>
                <w:szCs w:val="18"/>
              </w:rPr>
              <w:t xml:space="preserve"> </w:t>
            </w:r>
            <w:r w:rsidR="00736C9B" w:rsidRPr="003A77A9">
              <w:rPr>
                <w:color w:val="000000"/>
                <w:sz w:val="18"/>
                <w:szCs w:val="18"/>
              </w:rPr>
              <w:fldChar w:fldCharType="begin"/>
            </w:r>
            <w:r w:rsidR="008F32DB" w:rsidRPr="003A77A9">
              <w:rPr>
                <w:color w:val="000000"/>
                <w:sz w:val="18"/>
                <w:szCs w:val="18"/>
              </w:rPr>
              <w:instrText xml:space="preserve"> ADDIN EN.CITE &lt;EndNote&gt;&lt;Cite&gt;&lt;Author&gt;Michalon&lt;/Author&gt;&lt;Year&gt;1997&lt;/Year&gt;&lt;RecNum&gt;11&lt;/RecNum&gt;&lt;DisplayText&gt;[72]&lt;/DisplayText&gt;&lt;record&gt;&lt;rec-number&gt;11&lt;/rec-number&gt;&lt;foreign-keys&gt;&lt;key app="EN" db-id="9vf95a50mzdrt0erawvvrxfestsa9dvf2szf" timestamp="1550220232"&gt;11&lt;/key&gt;&lt;/foreign-keys&gt;&lt;ref-type name="Journal Article"&gt;17&lt;/ref-type&gt;&lt;contributors&gt;&lt;authors&gt;&lt;author&gt;Michalon, M.&lt;/author&gt;&lt;author&gt;Eskes, G. A.&lt;/author&gt;&lt;author&gt;Mate-Kole, C. C.&lt;/author&gt;&lt;/authors&gt;&lt;/contributors&gt;&lt;auth-address&gt;Department of Psychiatry, Dalhousie University, Halifax, Nova Scotia, Canada.&lt;/auth-address&gt;&lt;titles&gt;&lt;title&gt;Effects of light therapy on neuropsychological function and mood in seasonal affective disorder&lt;/title&gt;&lt;secondary-title&gt;J Psychiatry Neurosci&lt;/secondary-title&gt;&lt;alt-title&gt;Journal of Psychiatry &amp;amp; Neuroscience&lt;/alt-title&gt;&lt;/titles&gt;&lt;periodical&gt;&lt;full-title&gt;J Psychiatry Neurosci&lt;/full-title&gt;&lt;abbr-1&gt;Journal of Psychiatry &amp;amp; Neuroscience&lt;/abbr-1&gt;&lt;/periodical&gt;&lt;alt-periodical&gt;&lt;full-title&gt;J Psychiatry Neurosci&lt;/full-title&gt;&lt;abbr-1&gt;Journal of Psychiatry &amp;amp; Neuroscience&lt;/abbr-1&gt;&lt;/alt-periodical&gt;&lt;pages&gt;19-28&lt;/pages&gt;&lt;volume&gt;22&lt;/volume&gt;&lt;number&gt;1&lt;/number&gt;&lt;keywords&gt;&lt;keyword&gt;Adult&lt;/keyword&gt;&lt;keyword&gt;Brain/physiopathology&lt;/keyword&gt;&lt;keyword&gt;Cognition Disorders/diagnosis&lt;/keyword&gt;&lt;keyword&gt;Female&lt;/keyword&gt;&lt;keyword&gt;Humans&lt;/keyword&gt;&lt;keyword&gt;Male&lt;/keyword&gt;&lt;keyword&gt;Middle Aged&lt;/keyword&gt;&lt;keyword&gt;*Phototherapy&lt;/keyword&gt;&lt;keyword&gt;Seasonal Affective Disorder/physiopathology/*therapy&lt;/keyword&gt;&lt;/keywords&gt;&lt;dates&gt;&lt;year&gt;1997&lt;/year&gt;&lt;pub-dates&gt;&lt;date&gt;Jan&lt;/date&gt;&lt;/pub-dates&gt;&lt;/dates&gt;&lt;isbn&gt;1180-4882 (Print)&amp;#xD;1180-4882 (Linking)&lt;/isbn&gt;&lt;accession-num&gt;9002389&lt;/accession-num&gt;&lt;urls&gt;&lt;related-urls&gt;&lt;url&gt;https://www.ncbi.nlm.nih.gov/pubmed/9002389&lt;/url&gt;&lt;/related-urls&gt;&lt;/urls&gt;&lt;custom2&gt;PMC1188813&lt;/custom2&gt;&lt;/record&gt;&lt;/Cite&gt;&lt;/EndNote&gt;</w:instrText>
            </w:r>
            <w:r w:rsidR="00736C9B" w:rsidRPr="003A77A9">
              <w:rPr>
                <w:color w:val="000000"/>
                <w:sz w:val="18"/>
                <w:szCs w:val="18"/>
              </w:rPr>
              <w:fldChar w:fldCharType="separate"/>
            </w:r>
            <w:r w:rsidR="008F32DB" w:rsidRPr="003A77A9">
              <w:rPr>
                <w:noProof/>
                <w:color w:val="000000"/>
                <w:sz w:val="18"/>
                <w:szCs w:val="18"/>
              </w:rPr>
              <w:t>[</w:t>
            </w:r>
            <w:hyperlink w:anchor="_ENREF_72" w:tooltip="Michalon, 1997 #11" w:history="1">
              <w:r w:rsidR="00D82183" w:rsidRPr="003A77A9">
                <w:rPr>
                  <w:noProof/>
                  <w:color w:val="000000"/>
                  <w:sz w:val="18"/>
                  <w:szCs w:val="18"/>
                </w:rPr>
                <w:t>72</w:t>
              </w:r>
            </w:hyperlink>
            <w:r w:rsidR="008F32DB" w:rsidRPr="003A77A9">
              <w:rPr>
                <w:noProof/>
                <w:color w:val="000000"/>
                <w:sz w:val="18"/>
                <w:szCs w:val="18"/>
              </w:rPr>
              <w:t>]</w:t>
            </w:r>
            <w:r w:rsidR="00736C9B" w:rsidRPr="003A77A9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425" w:type="dxa"/>
            <w:tcBorders>
              <w:left w:val="single" w:sz="6" w:space="0" w:color="auto"/>
            </w:tcBorders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29</w:t>
            </w:r>
          </w:p>
        </w:tc>
        <w:tc>
          <w:tcPr>
            <w:tcW w:w="1701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Morning</w:t>
            </w:r>
          </w:p>
        </w:tc>
        <w:tc>
          <w:tcPr>
            <w:tcW w:w="1134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Light box</w:t>
            </w:r>
          </w:p>
        </w:tc>
        <w:tc>
          <w:tcPr>
            <w:tcW w:w="1134" w:type="dxa"/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2500</w:t>
            </w:r>
          </w:p>
        </w:tc>
        <w:tc>
          <w:tcPr>
            <w:tcW w:w="1418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Dim light</w:t>
            </w:r>
          </w:p>
        </w:tc>
        <w:tc>
          <w:tcPr>
            <w:tcW w:w="1134" w:type="dxa"/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300</w:t>
            </w:r>
          </w:p>
        </w:tc>
        <w:tc>
          <w:tcPr>
            <w:tcW w:w="1134" w:type="dxa"/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120</w:t>
            </w:r>
          </w:p>
        </w:tc>
        <w:tc>
          <w:tcPr>
            <w:tcW w:w="826" w:type="dxa"/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14</w:t>
            </w:r>
          </w:p>
        </w:tc>
        <w:tc>
          <w:tcPr>
            <w:tcW w:w="1442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SIGH-SAD</w:t>
            </w:r>
          </w:p>
        </w:tc>
        <w:tc>
          <w:tcPr>
            <w:tcW w:w="1069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None</w:t>
            </w:r>
          </w:p>
        </w:tc>
      </w:tr>
      <w:tr w:rsidR="00C93B2F" w:rsidRPr="003A77A9" w:rsidTr="00642265">
        <w:tc>
          <w:tcPr>
            <w:tcW w:w="2405" w:type="dxa"/>
            <w:tcBorders>
              <w:right w:val="single" w:sz="6" w:space="0" w:color="auto"/>
            </w:tcBorders>
            <w:vAlign w:val="bottom"/>
          </w:tcPr>
          <w:p w:rsidR="00C93B2F" w:rsidRPr="003A77A9" w:rsidRDefault="00C93B2F" w:rsidP="00F82760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Eastman et al. 1998</w:t>
            </w:r>
            <w:r w:rsidR="00736C9B" w:rsidRPr="003A77A9">
              <w:rPr>
                <w:color w:val="000000"/>
                <w:sz w:val="18"/>
                <w:szCs w:val="18"/>
              </w:rPr>
              <w:t xml:space="preserve"> </w:t>
            </w:r>
            <w:r w:rsidR="00736C9B" w:rsidRPr="003A77A9">
              <w:rPr>
                <w:color w:val="000000"/>
                <w:sz w:val="18"/>
                <w:szCs w:val="18"/>
              </w:rPr>
              <w:fldChar w:fldCharType="begin"/>
            </w:r>
            <w:r w:rsidR="008F32DB" w:rsidRPr="003A77A9">
              <w:rPr>
                <w:color w:val="000000"/>
                <w:sz w:val="18"/>
                <w:szCs w:val="18"/>
              </w:rPr>
              <w:instrText xml:space="preserve"> ADDIN EN.CITE &lt;EndNote&gt;&lt;Cite&gt;&lt;Author&gt;Eastman&lt;/Author&gt;&lt;Year&gt;1998&lt;/Year&gt;&lt;RecNum&gt;4&lt;/RecNum&gt;&lt;DisplayText&gt;[56]&lt;/DisplayText&gt;&lt;record&gt;&lt;rec-number&gt;4&lt;/rec-number&gt;&lt;foreign-keys&gt;&lt;key app="EN" db-id="9vf95a50mzdrt0erawvvrxfestsa9dvf2szf" timestamp="1550220232"&gt;4&lt;/key&gt;&lt;/foreign-keys&gt;&lt;ref-type name="Journal Article"&gt;17&lt;/ref-type&gt;&lt;contributors&gt;&lt;authors&gt;&lt;author&gt;Eastman, C. I.&lt;/author&gt;&lt;author&gt;Young, M. A.&lt;/author&gt;&lt;author&gt;Fogg, L. F.&lt;/author&gt;&lt;author&gt;Liu, L.&lt;/author&gt;&lt;author&gt;Meaden, P. M.&lt;/author&gt;&lt;/authors&gt;&lt;/contributors&gt;&lt;auth-address&gt;Department of Psychology, Rush-Presbyterian-St Luke&amp;apos;s Medical Center, Chicago, Ill 60612, USA. ceastman@rush.edu&lt;/auth-address&gt;&lt;titles&gt;&lt;title&gt;Bright light treatment of winter depression: a placebo-controlled trial&lt;/title&gt;&lt;secondary-title&gt;Arch Gen Psychiatry&lt;/secondary-title&gt;&lt;alt-title&gt;Archives of General Psychiatry&lt;/alt-title&gt;&lt;/titles&gt;&lt;periodical&gt;&lt;full-title&gt;Arch Gen Psychiatry&lt;/full-title&gt;&lt;abbr-1&gt;Archives of General Psychiatry&lt;/abbr-1&gt;&lt;/periodical&gt;&lt;alt-periodical&gt;&lt;full-title&gt;Arch Gen Psychiatry&lt;/full-title&gt;&lt;abbr-1&gt;Archives of General Psychiatry&lt;/abbr-1&gt;&lt;/alt-periodical&gt;&lt;pages&gt;883-9&lt;/pages&gt;&lt;volume&gt;55&lt;/volume&gt;&lt;number&gt;10&lt;/number&gt;&lt;keywords&gt;&lt;keyword&gt;Adult&lt;/keyword&gt;&lt;keyword&gt;Air Ionization&lt;/keyword&gt;&lt;keyword&gt;Anions&lt;/keyword&gt;&lt;keyword&gt;Circadian Rhythm&lt;/keyword&gt;&lt;keyword&gt;Female&lt;/keyword&gt;&lt;keyword&gt;Humans&lt;/keyword&gt;&lt;keyword&gt;Male&lt;/keyword&gt;&lt;keyword&gt;Photoperiod&lt;/keyword&gt;&lt;keyword&gt;*Phototherapy/methods&lt;/keyword&gt;&lt;keyword&gt;Placebo Effect&lt;/keyword&gt;&lt;keyword&gt;Placebos&lt;/keyword&gt;&lt;keyword&gt;Psychiatric Status Rating Scales/statistics &amp;amp; numerical data&lt;/keyword&gt;&lt;keyword&gt;Seasonal Affective Disorder/psychology/*therapy&lt;/keyword&gt;&lt;keyword&gt;Sleep/physiology&lt;/keyword&gt;&lt;keyword&gt;Treatment Outcome&lt;/keyword&gt;&lt;/keywords&gt;&lt;dates&gt;&lt;year&gt;1998&lt;/year&gt;&lt;pub-dates&gt;&lt;date&gt;Oct&lt;/date&gt;&lt;/pub-dates&gt;&lt;/dates&gt;&lt;isbn&gt;0003-990X (Print)&amp;#xD;0003-990X (Linking)&lt;/isbn&gt;&lt;accession-num&gt;9783558&lt;/accession-num&gt;&lt;urls&gt;&lt;related-urls&gt;&lt;url&gt;https://www.ncbi.nlm.nih.gov/pubmed/9783558&lt;/url&gt;&lt;/related-urls&gt;&lt;/urls&gt;&lt;/record&gt;&lt;/Cite&gt;&lt;/EndNote&gt;</w:instrText>
            </w:r>
            <w:r w:rsidR="00736C9B" w:rsidRPr="003A77A9">
              <w:rPr>
                <w:color w:val="000000"/>
                <w:sz w:val="18"/>
                <w:szCs w:val="18"/>
              </w:rPr>
              <w:fldChar w:fldCharType="separate"/>
            </w:r>
            <w:r w:rsidR="008F32DB" w:rsidRPr="003A77A9">
              <w:rPr>
                <w:noProof/>
                <w:color w:val="000000"/>
                <w:sz w:val="18"/>
                <w:szCs w:val="18"/>
              </w:rPr>
              <w:t>[</w:t>
            </w:r>
            <w:hyperlink w:anchor="_ENREF_56" w:tooltip="Eastman, 1998 #4" w:history="1">
              <w:r w:rsidR="00D82183" w:rsidRPr="003A77A9">
                <w:rPr>
                  <w:noProof/>
                  <w:color w:val="000000"/>
                  <w:sz w:val="18"/>
                  <w:szCs w:val="18"/>
                </w:rPr>
                <w:t>56</w:t>
              </w:r>
            </w:hyperlink>
            <w:r w:rsidR="008F32DB" w:rsidRPr="003A77A9">
              <w:rPr>
                <w:noProof/>
                <w:color w:val="000000"/>
                <w:sz w:val="18"/>
                <w:szCs w:val="18"/>
              </w:rPr>
              <w:t>]</w:t>
            </w:r>
            <w:r w:rsidR="00736C9B" w:rsidRPr="003A77A9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425" w:type="dxa"/>
            <w:tcBorders>
              <w:left w:val="single" w:sz="6" w:space="0" w:color="auto"/>
            </w:tcBorders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64</w:t>
            </w:r>
          </w:p>
        </w:tc>
        <w:tc>
          <w:tcPr>
            <w:tcW w:w="1701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Morning</w:t>
            </w:r>
          </w:p>
        </w:tc>
        <w:tc>
          <w:tcPr>
            <w:tcW w:w="1134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Light box</w:t>
            </w:r>
          </w:p>
        </w:tc>
        <w:tc>
          <w:tcPr>
            <w:tcW w:w="1134" w:type="dxa"/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6000</w:t>
            </w:r>
          </w:p>
        </w:tc>
        <w:tc>
          <w:tcPr>
            <w:tcW w:w="1418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Sham negative ion generator</w:t>
            </w:r>
          </w:p>
        </w:tc>
        <w:tc>
          <w:tcPr>
            <w:tcW w:w="1134" w:type="dxa"/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0</w:t>
            </w:r>
          </w:p>
        </w:tc>
        <w:tc>
          <w:tcPr>
            <w:tcW w:w="1134" w:type="dxa"/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90</w:t>
            </w:r>
          </w:p>
        </w:tc>
        <w:tc>
          <w:tcPr>
            <w:tcW w:w="826" w:type="dxa"/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28</w:t>
            </w:r>
          </w:p>
        </w:tc>
        <w:tc>
          <w:tcPr>
            <w:tcW w:w="1442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BDI</w:t>
            </w:r>
          </w:p>
        </w:tc>
        <w:tc>
          <w:tcPr>
            <w:tcW w:w="1069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None</w:t>
            </w:r>
          </w:p>
        </w:tc>
      </w:tr>
      <w:tr w:rsidR="00C93B2F" w:rsidRPr="003A77A9" w:rsidTr="00642265">
        <w:tc>
          <w:tcPr>
            <w:tcW w:w="2405" w:type="dxa"/>
            <w:tcBorders>
              <w:right w:val="single" w:sz="6" w:space="0" w:color="auto"/>
            </w:tcBorders>
            <w:vAlign w:val="bottom"/>
          </w:tcPr>
          <w:p w:rsidR="00C93B2F" w:rsidRPr="003A77A9" w:rsidRDefault="00C93B2F" w:rsidP="00F82760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Terman et al. 1998</w:t>
            </w:r>
            <w:r w:rsidR="00736C9B" w:rsidRPr="003A77A9">
              <w:rPr>
                <w:color w:val="000000"/>
                <w:sz w:val="18"/>
                <w:szCs w:val="18"/>
              </w:rPr>
              <w:t xml:space="preserve"> </w:t>
            </w:r>
            <w:r w:rsidR="00736C9B" w:rsidRPr="003A77A9">
              <w:rPr>
                <w:color w:val="000000"/>
                <w:sz w:val="18"/>
                <w:szCs w:val="18"/>
              </w:rPr>
              <w:fldChar w:fldCharType="begin"/>
            </w:r>
            <w:r w:rsidR="008F32DB" w:rsidRPr="003A77A9">
              <w:rPr>
                <w:color w:val="000000"/>
                <w:sz w:val="18"/>
                <w:szCs w:val="18"/>
              </w:rPr>
              <w:instrText xml:space="preserve"> ADDIN EN.CITE &lt;EndNote&gt;&lt;Cite&gt;&lt;Author&gt;Terman&lt;/Author&gt;&lt;Year&gt;1998&lt;/Year&gt;&lt;RecNum&gt;17&lt;/RecNum&gt;&lt;DisplayText&gt;[58]&lt;/DisplayText&gt;&lt;record&gt;&lt;rec-number&gt;17&lt;/rec-number&gt;&lt;foreign-keys&gt;&lt;key app="EN" db-id="9vf95a50mzdrt0erawvvrxfestsa9dvf2szf" timestamp="1550220232"&gt;17&lt;/key&gt;&lt;/foreign-keys&gt;&lt;ref-type name="Journal Article"&gt;17&lt;/ref-type&gt;&lt;contributors&gt;&lt;authors&gt;&lt;author&gt;Terman, M.&lt;/author&gt;&lt;author&gt;Terman, J. S.&lt;/author&gt;&lt;author&gt;Ross, D. C.&lt;/author&gt;&lt;/authors&gt;&lt;/contributors&gt;&lt;auth-address&gt;Department of Psychiatry, Columbia University, New York State Psychiatric Institute, New York 10032, USA. mt12@earthlink.com&lt;/auth-address&gt;&lt;titles&gt;&lt;title&gt;A controlled trial of timed bright light and negative air ionization for treatment of winter depression&lt;/title&gt;&lt;secondary-title&gt;Arch Gen Psychiatry&lt;/secondary-title&gt;&lt;alt-title&gt;Archives of General Psychiatry&lt;/alt-title&gt;&lt;/titles&gt;&lt;periodical&gt;&lt;full-title&gt;Arch Gen Psychiatry&lt;/full-title&gt;&lt;abbr-1&gt;Archives of General Psychiatry&lt;/abbr-1&gt;&lt;/periodical&gt;&lt;alt-periodical&gt;&lt;full-title&gt;Arch Gen Psychiatry&lt;/full-title&gt;&lt;abbr-1&gt;Archives of General Psychiatry&lt;/abbr-1&gt;&lt;/alt-periodical&gt;&lt;pages&gt;875-82&lt;/pages&gt;&lt;volume&gt;55&lt;/volume&gt;&lt;number&gt;10&lt;/number&gt;&lt;keywords&gt;&lt;keyword&gt;Air Ionization&lt;/keyword&gt;&lt;keyword&gt;Anions&lt;/keyword&gt;&lt;keyword&gt;Circadian Rhythm&lt;/keyword&gt;&lt;keyword&gt;Cross-Over Studies&lt;/keyword&gt;&lt;keyword&gt;Humans&lt;/keyword&gt;&lt;keyword&gt;Photoperiod&lt;/keyword&gt;&lt;keyword&gt;*Phototherapy&lt;/keyword&gt;&lt;keyword&gt;Placebos&lt;/keyword&gt;&lt;keyword&gt;Research Design&lt;/keyword&gt;&lt;keyword&gt;Seasonal Affective Disorder/psychology/*therapy&lt;/keyword&gt;&lt;/keywords&gt;&lt;dates&gt;&lt;year&gt;1998&lt;/year&gt;&lt;pub-dates&gt;&lt;date&gt;Oct&lt;/date&gt;&lt;/pub-dates&gt;&lt;/dates&gt;&lt;isbn&gt;0003-990X (Print)&amp;#xD;0003-990X (Linking)&lt;/isbn&gt;&lt;accession-num&gt;9783557&lt;/accession-num&gt;&lt;urls&gt;&lt;related-urls&gt;&lt;url&gt;https://www.ncbi.nlm.nih.gov/pubmed/9783557&lt;/url&gt;&lt;/related-urls&gt;&lt;/urls&gt;&lt;/record&gt;&lt;/Cite&gt;&lt;/EndNote&gt;</w:instrText>
            </w:r>
            <w:r w:rsidR="00736C9B" w:rsidRPr="003A77A9">
              <w:rPr>
                <w:color w:val="000000"/>
                <w:sz w:val="18"/>
                <w:szCs w:val="18"/>
              </w:rPr>
              <w:fldChar w:fldCharType="separate"/>
            </w:r>
            <w:r w:rsidR="008F32DB" w:rsidRPr="003A77A9">
              <w:rPr>
                <w:noProof/>
                <w:color w:val="000000"/>
                <w:sz w:val="18"/>
                <w:szCs w:val="18"/>
              </w:rPr>
              <w:t>[</w:t>
            </w:r>
            <w:hyperlink w:anchor="_ENREF_58" w:tooltip="Terman, 1998 #17" w:history="1">
              <w:r w:rsidR="00D82183" w:rsidRPr="003A77A9">
                <w:rPr>
                  <w:noProof/>
                  <w:color w:val="000000"/>
                  <w:sz w:val="18"/>
                  <w:szCs w:val="18"/>
                </w:rPr>
                <w:t>58</w:t>
              </w:r>
            </w:hyperlink>
            <w:r w:rsidR="008F32DB" w:rsidRPr="003A77A9">
              <w:rPr>
                <w:noProof/>
                <w:color w:val="000000"/>
                <w:sz w:val="18"/>
                <w:szCs w:val="18"/>
              </w:rPr>
              <w:t>]</w:t>
            </w:r>
            <w:r w:rsidR="00736C9B" w:rsidRPr="003A77A9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425" w:type="dxa"/>
            <w:tcBorders>
              <w:left w:val="single" w:sz="6" w:space="0" w:color="auto"/>
            </w:tcBorders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65</w:t>
            </w:r>
          </w:p>
        </w:tc>
        <w:tc>
          <w:tcPr>
            <w:tcW w:w="1701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Morning</w:t>
            </w:r>
          </w:p>
        </w:tc>
        <w:tc>
          <w:tcPr>
            <w:tcW w:w="1134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Light box</w:t>
            </w:r>
          </w:p>
        </w:tc>
        <w:tc>
          <w:tcPr>
            <w:tcW w:w="1134" w:type="dxa"/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10000</w:t>
            </w:r>
          </w:p>
        </w:tc>
        <w:tc>
          <w:tcPr>
            <w:tcW w:w="1418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Sham negative ion generator</w:t>
            </w:r>
          </w:p>
        </w:tc>
        <w:tc>
          <w:tcPr>
            <w:tcW w:w="1134" w:type="dxa"/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0</w:t>
            </w:r>
          </w:p>
        </w:tc>
        <w:tc>
          <w:tcPr>
            <w:tcW w:w="1134" w:type="dxa"/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30</w:t>
            </w:r>
          </w:p>
        </w:tc>
        <w:tc>
          <w:tcPr>
            <w:tcW w:w="826" w:type="dxa"/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10-14</w:t>
            </w:r>
          </w:p>
        </w:tc>
        <w:tc>
          <w:tcPr>
            <w:tcW w:w="1442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SIGH-SAD</w:t>
            </w:r>
          </w:p>
        </w:tc>
        <w:tc>
          <w:tcPr>
            <w:tcW w:w="1069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None</w:t>
            </w:r>
          </w:p>
        </w:tc>
      </w:tr>
      <w:tr w:rsidR="00C93B2F" w:rsidRPr="003A77A9" w:rsidTr="00642265">
        <w:tc>
          <w:tcPr>
            <w:tcW w:w="2405" w:type="dxa"/>
            <w:tcBorders>
              <w:right w:val="single" w:sz="6" w:space="0" w:color="auto"/>
            </w:tcBorders>
            <w:vAlign w:val="bottom"/>
          </w:tcPr>
          <w:p w:rsidR="00C93B2F" w:rsidRPr="003A77A9" w:rsidRDefault="00C93B2F" w:rsidP="00F82760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Avery et al. 2001</w:t>
            </w:r>
            <w:r w:rsidR="00736C9B" w:rsidRPr="003A77A9">
              <w:rPr>
                <w:color w:val="000000"/>
                <w:sz w:val="18"/>
                <w:szCs w:val="18"/>
              </w:rPr>
              <w:t xml:space="preserve"> </w:t>
            </w:r>
            <w:r w:rsidR="00736C9B" w:rsidRPr="003A77A9">
              <w:rPr>
                <w:color w:val="000000"/>
                <w:sz w:val="18"/>
                <w:szCs w:val="18"/>
              </w:rPr>
              <w:fldChar w:fldCharType="begin"/>
            </w:r>
            <w:r w:rsidR="008F32DB" w:rsidRPr="003A77A9">
              <w:rPr>
                <w:color w:val="000000"/>
                <w:sz w:val="18"/>
                <w:szCs w:val="18"/>
              </w:rPr>
              <w:instrText xml:space="preserve"> ADDIN EN.CITE &lt;EndNote&gt;&lt;Cite&gt;&lt;Author&gt;Avery&lt;/Author&gt;&lt;Year&gt;2001&lt;/Year&gt;&lt;RecNum&gt;1&lt;/RecNum&gt;&lt;DisplayText&gt;[73]&lt;/DisplayText&gt;&lt;record&gt;&lt;rec-number&gt;1&lt;/rec-number&gt;&lt;foreign-keys&gt;&lt;key app="EN" db-id="9vf95a50mzdrt0erawvvrxfestsa9dvf2szf" timestamp="1550220232"&gt;1&lt;/key&gt;&lt;/foreign-keys&gt;&lt;ref-type name="Journal Article"&gt;17&lt;/ref-type&gt;&lt;contributors&gt;&lt;authors&gt;&lt;author&gt;Avery, D. H.&lt;/author&gt;&lt;author&gt;Eder, D. N.&lt;/author&gt;&lt;author&gt;Bolte, M. A.&lt;/author&gt;&lt;author&gt;Hellekson, C. J.&lt;/author&gt;&lt;author&gt;Dunner, D. L.&lt;/author&gt;&lt;author&gt;Vitiello, M. V.&lt;/author&gt;&lt;author&gt;Prinz, P. N.&lt;/author&gt;&lt;/authors&gt;&lt;/contributors&gt;&lt;auth-address&gt;Department of Psychiatry and Behavioral Sciences, University of Washington School of Medicine, Harborview Medical Center, Seattle, Washington 98104-2499, USA.&lt;/auth-address&gt;&lt;titles&gt;&lt;title&gt;Dawn simulation and bright light in the treatment of SAD: a controlled study&lt;/title&gt;&lt;secondary-title&gt;Biol Psychiatry&lt;/secondary-title&gt;&lt;alt-title&gt;Biological Psychiatry&lt;/alt-title&gt;&lt;/titles&gt;&lt;periodical&gt;&lt;full-title&gt;Biol Psychiatry&lt;/full-title&gt;&lt;abbr-1&gt;Biological Psychiatry&lt;/abbr-1&gt;&lt;/periodical&gt;&lt;alt-periodical&gt;&lt;full-title&gt;Biol Psychiatry&lt;/full-title&gt;&lt;abbr-1&gt;Biological Psychiatry&lt;/abbr-1&gt;&lt;/alt-periodical&gt;&lt;pages&gt;205-16&lt;/pages&gt;&lt;volume&gt;50&lt;/volume&gt;&lt;number&gt;3&lt;/number&gt;&lt;keywords&gt;&lt;keyword&gt;Adult&lt;/keyword&gt;&lt;keyword&gt;Circadian Rhythm/*physiology&lt;/keyword&gt;&lt;keyword&gt;Female&lt;/keyword&gt;&lt;keyword&gt;Humans&lt;/keyword&gt;&lt;keyword&gt;Male&lt;/keyword&gt;&lt;keyword&gt;*Phototherapy&lt;/keyword&gt;&lt;keyword&gt;Retrospective Studies&lt;/keyword&gt;&lt;keyword&gt;Seasonal Affective Disorder/*therapy&lt;/keyword&gt;&lt;/keywords&gt;&lt;dates&gt;&lt;year&gt;2001&lt;/year&gt;&lt;pub-dates&gt;&lt;date&gt;Aug 1&lt;/date&gt;&lt;/pub-dates&gt;&lt;/dates&gt;&lt;isbn&gt;0006-3223 (Print)&amp;#xD;0006-3223 (Linking)&lt;/isbn&gt;&lt;accession-num&gt;11513820&lt;/accession-num&gt;&lt;urls&gt;&lt;related-urls&gt;&lt;url&gt;https://www.ncbi.nlm.nih.gov/pubmed/11513820&lt;/url&gt;&lt;/related-urls&gt;&lt;/urls&gt;&lt;/record&gt;&lt;/Cite&gt;&lt;/EndNote&gt;</w:instrText>
            </w:r>
            <w:r w:rsidR="00736C9B" w:rsidRPr="003A77A9">
              <w:rPr>
                <w:color w:val="000000"/>
                <w:sz w:val="18"/>
                <w:szCs w:val="18"/>
              </w:rPr>
              <w:fldChar w:fldCharType="separate"/>
            </w:r>
            <w:r w:rsidR="008F32DB" w:rsidRPr="003A77A9">
              <w:rPr>
                <w:noProof/>
                <w:color w:val="000000"/>
                <w:sz w:val="18"/>
                <w:szCs w:val="18"/>
              </w:rPr>
              <w:t>[</w:t>
            </w:r>
            <w:hyperlink w:anchor="_ENREF_73" w:tooltip="Avery, 2001 #1" w:history="1">
              <w:r w:rsidR="00D82183" w:rsidRPr="003A77A9">
                <w:rPr>
                  <w:noProof/>
                  <w:color w:val="000000"/>
                  <w:sz w:val="18"/>
                  <w:szCs w:val="18"/>
                </w:rPr>
                <w:t>73</w:t>
              </w:r>
            </w:hyperlink>
            <w:r w:rsidR="008F32DB" w:rsidRPr="003A77A9">
              <w:rPr>
                <w:noProof/>
                <w:color w:val="000000"/>
                <w:sz w:val="18"/>
                <w:szCs w:val="18"/>
              </w:rPr>
              <w:t>]</w:t>
            </w:r>
            <w:r w:rsidR="00736C9B" w:rsidRPr="003A77A9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425" w:type="dxa"/>
            <w:tcBorders>
              <w:left w:val="single" w:sz="6" w:space="0" w:color="auto"/>
            </w:tcBorders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64</w:t>
            </w:r>
          </w:p>
        </w:tc>
        <w:tc>
          <w:tcPr>
            <w:tcW w:w="1701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Morning</w:t>
            </w:r>
          </w:p>
        </w:tc>
        <w:tc>
          <w:tcPr>
            <w:tcW w:w="1134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Light box</w:t>
            </w:r>
          </w:p>
        </w:tc>
        <w:tc>
          <w:tcPr>
            <w:tcW w:w="1134" w:type="dxa"/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10000</w:t>
            </w:r>
          </w:p>
        </w:tc>
        <w:tc>
          <w:tcPr>
            <w:tcW w:w="1418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Dim light</w:t>
            </w:r>
          </w:p>
        </w:tc>
        <w:tc>
          <w:tcPr>
            <w:tcW w:w="1134" w:type="dxa"/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0,5</w:t>
            </w:r>
          </w:p>
        </w:tc>
        <w:tc>
          <w:tcPr>
            <w:tcW w:w="1134" w:type="dxa"/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  <w:lang w:val="en-US"/>
              </w:rPr>
            </w:pPr>
            <w:r w:rsidRPr="003A77A9">
              <w:rPr>
                <w:color w:val="000000"/>
                <w:sz w:val="18"/>
                <w:szCs w:val="18"/>
                <w:lang w:val="en-US"/>
              </w:rPr>
              <w:t>30 (BLT)</w:t>
            </w:r>
            <w:r w:rsidRPr="003A77A9">
              <w:rPr>
                <w:color w:val="000000"/>
                <w:sz w:val="18"/>
                <w:szCs w:val="18"/>
                <w:lang w:val="en-US"/>
              </w:rPr>
              <w:br/>
              <w:t>90 (PLC)</w:t>
            </w:r>
          </w:p>
        </w:tc>
        <w:tc>
          <w:tcPr>
            <w:tcW w:w="826" w:type="dxa"/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  <w:lang w:val="en-US"/>
              </w:rPr>
            </w:pPr>
            <w:r w:rsidRPr="003A77A9">
              <w:rPr>
                <w:color w:val="000000"/>
                <w:sz w:val="18"/>
                <w:szCs w:val="18"/>
                <w:lang w:val="en-US"/>
              </w:rPr>
              <w:t>42</w:t>
            </w:r>
          </w:p>
        </w:tc>
        <w:tc>
          <w:tcPr>
            <w:tcW w:w="1442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  <w:lang w:val="en-US"/>
              </w:rPr>
            </w:pPr>
            <w:r w:rsidRPr="003A77A9">
              <w:rPr>
                <w:color w:val="000000"/>
                <w:sz w:val="18"/>
                <w:szCs w:val="18"/>
                <w:lang w:val="en-US"/>
              </w:rPr>
              <w:t>SIGH-SAD</w:t>
            </w:r>
          </w:p>
        </w:tc>
        <w:tc>
          <w:tcPr>
            <w:tcW w:w="1069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  <w:lang w:val="en-US"/>
              </w:rPr>
            </w:pPr>
            <w:r w:rsidRPr="003A77A9">
              <w:rPr>
                <w:color w:val="000000"/>
                <w:sz w:val="18"/>
                <w:szCs w:val="18"/>
                <w:lang w:val="en-US"/>
              </w:rPr>
              <w:t>None</w:t>
            </w:r>
          </w:p>
        </w:tc>
      </w:tr>
      <w:tr w:rsidR="00C93B2F" w:rsidRPr="003A77A9" w:rsidTr="00642265">
        <w:tc>
          <w:tcPr>
            <w:tcW w:w="2405" w:type="dxa"/>
            <w:tcBorders>
              <w:right w:val="single" w:sz="6" w:space="0" w:color="auto"/>
            </w:tcBorders>
            <w:vAlign w:val="bottom"/>
          </w:tcPr>
          <w:p w:rsidR="00C93B2F" w:rsidRPr="003A77A9" w:rsidRDefault="00C93B2F" w:rsidP="00F82760">
            <w:pPr>
              <w:rPr>
                <w:color w:val="000000"/>
                <w:sz w:val="18"/>
                <w:szCs w:val="18"/>
                <w:lang w:val="en-US"/>
              </w:rPr>
            </w:pPr>
            <w:r w:rsidRPr="003A77A9">
              <w:rPr>
                <w:color w:val="000000"/>
                <w:sz w:val="18"/>
                <w:szCs w:val="18"/>
                <w:lang w:val="en-US"/>
              </w:rPr>
              <w:t>Wileman et al. 2001</w:t>
            </w:r>
            <w:r w:rsidR="00736C9B" w:rsidRPr="003A77A9">
              <w:rPr>
                <w:color w:val="000000"/>
                <w:sz w:val="18"/>
                <w:szCs w:val="18"/>
                <w:lang w:val="en-US"/>
              </w:rPr>
              <w:t xml:space="preserve"> </w:t>
            </w:r>
            <w:r w:rsidR="00736C9B" w:rsidRPr="003A77A9">
              <w:rPr>
                <w:color w:val="000000"/>
                <w:sz w:val="18"/>
                <w:szCs w:val="18"/>
                <w:lang w:val="en-US"/>
              </w:rPr>
              <w:fldChar w:fldCharType="begin"/>
            </w:r>
            <w:r w:rsidR="008F32DB" w:rsidRPr="003A77A9">
              <w:rPr>
                <w:color w:val="000000"/>
                <w:sz w:val="18"/>
                <w:szCs w:val="18"/>
                <w:lang w:val="en-US"/>
              </w:rPr>
              <w:instrText xml:space="preserve"> ADDIN EN.CITE &lt;EndNote&gt;&lt;Cite&gt;&lt;Author&gt;Wileman&lt;/Author&gt;&lt;Year&gt;2001&lt;/Year&gt;&lt;RecNum&gt;18&lt;/RecNum&gt;&lt;DisplayText&gt;[60]&lt;/DisplayText&gt;&lt;record&gt;&lt;rec-number&gt;18&lt;/rec-number&gt;&lt;foreign-keys&gt;&lt;key app="EN" db-id="9vf95a50mzdrt0erawvvrxfestsa9dvf2szf" timestamp="1550220232"&gt;18&lt;/key&gt;&lt;/foreign-keys&gt;&lt;ref-type name="Journal Article"&gt;17&lt;/ref-type&gt;&lt;contributors&gt;&lt;authors&gt;&lt;author&gt;Wileman, S. M.&lt;/author&gt;&lt;author&gt;Eagles, J. M.&lt;/author&gt;&lt;author&gt;Andrew, J. E.&lt;/author&gt;&lt;author&gt;Howie, F. L.&lt;/author&gt;&lt;author&gt;Cameron, I. M.&lt;/author&gt;&lt;author&gt;McCormack, K.&lt;/author&gt;&lt;author&gt;Naji, S. A.&lt;/author&gt;&lt;/authors&gt;&lt;/contributors&gt;&lt;auth-address&gt;Health Services Research Unit, University of Aberdeen, Polwarth Building, Foresterhill, Aberdeen AB25 2ZD, Scotland, UK.&lt;/auth-address&gt;&lt;titles&gt;&lt;title&gt;Light therapy for seasonal affective disorder in primary care: randomised controlled trial&lt;/title&gt;&lt;secondary-title&gt;Br J Psychiatry&lt;/secondary-title&gt;&lt;alt-title&gt;British Journal of Psychiatry&lt;/alt-title&gt;&lt;/titles&gt;&lt;periodical&gt;&lt;full-title&gt;Br J Psychiatry&lt;/full-title&gt;&lt;abbr-1&gt;British Journal of Psychiatry&lt;/abbr-1&gt;&lt;/periodical&gt;&lt;alt-periodical&gt;&lt;full-title&gt;Br J Psychiatry&lt;/full-title&gt;&lt;abbr-1&gt;British Journal of Psychiatry&lt;/abbr-1&gt;&lt;/alt-periodical&gt;&lt;pages&gt;311-6&lt;/pages&gt;&lt;volume&gt;178&lt;/volume&gt;&lt;keywords&gt;&lt;keyword&gt;Adolescent&lt;/keyword&gt;&lt;keyword&gt;Adult&lt;/keyword&gt;&lt;keyword&gt;Affect&lt;/keyword&gt;&lt;keyword&gt;Color Therapy&lt;/keyword&gt;&lt;keyword&gt;Female&lt;/keyword&gt;&lt;keyword&gt;Humans&lt;/keyword&gt;&lt;keyword&gt;Male&lt;/keyword&gt;&lt;keyword&gt;Middle Aged&lt;/keyword&gt;&lt;keyword&gt;Phototherapy/*methods&lt;/keyword&gt;&lt;keyword&gt;*Primary Health Care&lt;/keyword&gt;&lt;keyword&gt;Psychiatric Status Rating Scales&lt;/keyword&gt;&lt;keyword&gt;Seasonal Affective Disorder/*therapy&lt;/keyword&gt;&lt;keyword&gt;Treatment Outcome&lt;/keyword&gt;&lt;/keywords&gt;&lt;dates&gt;&lt;year&gt;2001&lt;/year&gt;&lt;pub-dates&gt;&lt;date&gt;Apr&lt;/date&gt;&lt;/pub-dates&gt;&lt;/dates&gt;&lt;isbn&gt;0007-1250 (Print)&amp;#xD;0007-1250 (Linking)&lt;/isbn&gt;&lt;accession-num&gt;11282809&lt;/accession-num&gt;&lt;urls&gt;&lt;related-urls&gt;&lt;url&gt;https://www.ncbi.nlm.nih.gov/pubmed/11282809&lt;/url&gt;&lt;/related-urls&gt;&lt;/urls&gt;&lt;/record&gt;&lt;/Cite&gt;&lt;/EndNote&gt;</w:instrText>
            </w:r>
            <w:r w:rsidR="00736C9B" w:rsidRPr="003A77A9">
              <w:rPr>
                <w:color w:val="000000"/>
                <w:sz w:val="18"/>
                <w:szCs w:val="18"/>
                <w:lang w:val="en-US"/>
              </w:rPr>
              <w:fldChar w:fldCharType="separate"/>
            </w:r>
            <w:r w:rsidR="008F32DB" w:rsidRPr="003A77A9">
              <w:rPr>
                <w:noProof/>
                <w:color w:val="000000"/>
                <w:sz w:val="18"/>
                <w:szCs w:val="18"/>
                <w:lang w:val="en-US"/>
              </w:rPr>
              <w:t>[</w:t>
            </w:r>
            <w:hyperlink w:anchor="_ENREF_60" w:tooltip="Wileman, 2001 #18" w:history="1">
              <w:r w:rsidR="00D82183" w:rsidRPr="003A77A9">
                <w:rPr>
                  <w:noProof/>
                  <w:color w:val="000000"/>
                  <w:sz w:val="18"/>
                  <w:szCs w:val="18"/>
                  <w:lang w:val="en-US"/>
                </w:rPr>
                <w:t>60</w:t>
              </w:r>
            </w:hyperlink>
            <w:r w:rsidR="008F32DB" w:rsidRPr="003A77A9">
              <w:rPr>
                <w:noProof/>
                <w:color w:val="000000"/>
                <w:sz w:val="18"/>
                <w:szCs w:val="18"/>
                <w:lang w:val="en-US"/>
              </w:rPr>
              <w:t>]</w:t>
            </w:r>
            <w:r w:rsidR="00736C9B" w:rsidRPr="003A77A9">
              <w:rPr>
                <w:color w:val="000000"/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425" w:type="dxa"/>
            <w:tcBorders>
              <w:left w:val="single" w:sz="6" w:space="0" w:color="auto"/>
            </w:tcBorders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  <w:lang w:val="en-US"/>
              </w:rPr>
            </w:pPr>
            <w:r w:rsidRPr="003A77A9">
              <w:rPr>
                <w:color w:val="000000"/>
                <w:sz w:val="18"/>
                <w:szCs w:val="18"/>
                <w:lang w:val="en-US"/>
              </w:rPr>
              <w:t>48</w:t>
            </w:r>
          </w:p>
        </w:tc>
        <w:tc>
          <w:tcPr>
            <w:tcW w:w="1701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  <w:lang w:val="en-US"/>
              </w:rPr>
            </w:pPr>
            <w:r w:rsidRPr="003A77A9">
              <w:rPr>
                <w:color w:val="000000"/>
                <w:sz w:val="18"/>
                <w:szCs w:val="18"/>
                <w:lang w:val="en-US"/>
              </w:rPr>
              <w:t>Morning</w:t>
            </w:r>
          </w:p>
        </w:tc>
        <w:tc>
          <w:tcPr>
            <w:tcW w:w="1134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  <w:lang w:val="en-US"/>
              </w:rPr>
            </w:pPr>
            <w:r w:rsidRPr="003A77A9">
              <w:rPr>
                <w:color w:val="000000"/>
                <w:sz w:val="18"/>
                <w:szCs w:val="18"/>
                <w:lang w:val="en-US"/>
              </w:rPr>
              <w:t>Light box</w:t>
            </w:r>
          </w:p>
        </w:tc>
        <w:tc>
          <w:tcPr>
            <w:tcW w:w="1134" w:type="dxa"/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  <w:lang w:val="en-US"/>
              </w:rPr>
            </w:pPr>
            <w:r w:rsidRPr="003A77A9">
              <w:rPr>
                <w:color w:val="000000"/>
                <w:sz w:val="18"/>
                <w:szCs w:val="18"/>
                <w:lang w:val="en-US"/>
              </w:rPr>
              <w:t>10000</w:t>
            </w:r>
          </w:p>
        </w:tc>
        <w:tc>
          <w:tcPr>
            <w:tcW w:w="1418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  <w:lang w:val="en-US"/>
              </w:rPr>
            </w:pPr>
            <w:r w:rsidRPr="003A77A9">
              <w:rPr>
                <w:color w:val="000000"/>
                <w:sz w:val="18"/>
                <w:szCs w:val="18"/>
                <w:lang w:val="en-US"/>
              </w:rPr>
              <w:t>Dim light</w:t>
            </w:r>
          </w:p>
        </w:tc>
        <w:tc>
          <w:tcPr>
            <w:tcW w:w="1134" w:type="dxa"/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  <w:lang w:val="en-US"/>
              </w:rPr>
            </w:pPr>
            <w:r w:rsidRPr="003A77A9">
              <w:rPr>
                <w:color w:val="000000"/>
                <w:sz w:val="18"/>
                <w:szCs w:val="18"/>
                <w:lang w:val="en-US"/>
              </w:rPr>
              <w:t>500</w:t>
            </w:r>
          </w:p>
        </w:tc>
        <w:tc>
          <w:tcPr>
            <w:tcW w:w="1134" w:type="dxa"/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  <w:lang w:val="en-US"/>
              </w:rPr>
            </w:pPr>
            <w:r w:rsidRPr="003A77A9">
              <w:rPr>
                <w:color w:val="000000"/>
                <w:sz w:val="18"/>
                <w:szCs w:val="18"/>
                <w:lang w:val="en-US"/>
              </w:rPr>
              <w:t>30</w:t>
            </w:r>
          </w:p>
        </w:tc>
        <w:tc>
          <w:tcPr>
            <w:tcW w:w="826" w:type="dxa"/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  <w:lang w:val="en-US"/>
              </w:rPr>
            </w:pPr>
            <w:r w:rsidRPr="003A77A9">
              <w:rPr>
                <w:color w:val="000000"/>
                <w:sz w:val="18"/>
                <w:szCs w:val="18"/>
                <w:lang w:val="en-US"/>
              </w:rPr>
              <w:t>28</w:t>
            </w:r>
          </w:p>
        </w:tc>
        <w:tc>
          <w:tcPr>
            <w:tcW w:w="1442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  <w:lang w:val="en-US"/>
              </w:rPr>
            </w:pPr>
            <w:r w:rsidRPr="003A77A9">
              <w:rPr>
                <w:color w:val="000000"/>
                <w:sz w:val="18"/>
                <w:szCs w:val="18"/>
                <w:lang w:val="en-US"/>
              </w:rPr>
              <w:t>SIGH-SAD-SR</w:t>
            </w:r>
          </w:p>
        </w:tc>
        <w:tc>
          <w:tcPr>
            <w:tcW w:w="1069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  <w:lang w:val="en-US"/>
              </w:rPr>
            </w:pPr>
            <w:r w:rsidRPr="003A77A9">
              <w:rPr>
                <w:color w:val="000000"/>
                <w:sz w:val="18"/>
                <w:szCs w:val="18"/>
                <w:lang w:val="en-US"/>
              </w:rPr>
              <w:t>Stable</w:t>
            </w:r>
          </w:p>
        </w:tc>
      </w:tr>
      <w:tr w:rsidR="00C93B2F" w:rsidRPr="003A77A9" w:rsidTr="00642265">
        <w:tc>
          <w:tcPr>
            <w:tcW w:w="2405" w:type="dxa"/>
            <w:tcBorders>
              <w:right w:val="single" w:sz="6" w:space="0" w:color="auto"/>
            </w:tcBorders>
            <w:vAlign w:val="bottom"/>
          </w:tcPr>
          <w:p w:rsidR="00C93B2F" w:rsidRPr="003A77A9" w:rsidRDefault="00C93B2F" w:rsidP="00F82760">
            <w:pPr>
              <w:rPr>
                <w:color w:val="000000"/>
                <w:sz w:val="18"/>
                <w:szCs w:val="18"/>
                <w:lang w:val="en-US"/>
              </w:rPr>
            </w:pPr>
            <w:r w:rsidRPr="003A77A9">
              <w:rPr>
                <w:color w:val="000000"/>
                <w:sz w:val="18"/>
                <w:szCs w:val="18"/>
                <w:lang w:val="en-US"/>
              </w:rPr>
              <w:t>Terman et al. 2006</w:t>
            </w:r>
            <w:r w:rsidR="00736C9B" w:rsidRPr="003A77A9">
              <w:rPr>
                <w:color w:val="000000"/>
                <w:sz w:val="18"/>
                <w:szCs w:val="18"/>
                <w:lang w:val="en-US"/>
              </w:rPr>
              <w:t xml:space="preserve"> </w:t>
            </w:r>
            <w:r w:rsidR="00736C9B" w:rsidRPr="003A77A9">
              <w:rPr>
                <w:color w:val="000000"/>
                <w:sz w:val="18"/>
                <w:szCs w:val="18"/>
                <w:lang w:val="en-US"/>
              </w:rPr>
              <w:fldChar w:fldCharType="begin"/>
            </w:r>
            <w:r w:rsidR="008F32DB" w:rsidRPr="003A77A9">
              <w:rPr>
                <w:color w:val="000000"/>
                <w:sz w:val="18"/>
                <w:szCs w:val="18"/>
                <w:lang w:val="en-US"/>
              </w:rPr>
              <w:instrText xml:space="preserve"> ADDIN EN.CITE &lt;EndNote&gt;&lt;Cite&gt;&lt;Author&gt;Terman&lt;/Author&gt;&lt;Year&gt;2006&lt;/Year&gt;&lt;RecNum&gt;16&lt;/RecNum&gt;&lt;DisplayText&gt;[57]&lt;/DisplayText&gt;&lt;record&gt;&lt;rec-number&gt;16&lt;/rec-number&gt;&lt;foreign-keys&gt;&lt;key app="EN" db-id="9vf95a50mzdrt0erawvvrxfestsa9dvf2szf" timestamp="1550220232"&gt;16&lt;/key&gt;&lt;/foreign-keys&gt;&lt;ref-type name="Journal Article"&gt;17&lt;/ref-type&gt;&lt;contributors&gt;&lt;authors&gt;&lt;author&gt;Terman, M.&lt;/author&gt;&lt;author&gt;Terman, J. S.&lt;/author&gt;&lt;/authors&gt;&lt;/contributors&gt;&lt;auth-address&gt;Department of Biopsychology, New York State Psychiatric Institute, New York, NY 10032, USA. mt12@columbia.edu&lt;/auth-address&gt;&lt;titles&gt;&lt;title&gt;Controlled trial of naturalistic dawn simulation and negative air ionization for seasonal affective disorder&lt;/title&gt;&lt;secondary-title&gt;Am J Psychiatry&lt;/secondary-title&gt;&lt;alt-title&gt;American Journal of Psychiatry&lt;/alt-title&gt;&lt;/titles&gt;&lt;periodical&gt;&lt;full-title&gt;Am J Psychiatry&lt;/full-title&gt;&lt;abbr-1&gt;American Journal of Psychiatry&lt;/abbr-1&gt;&lt;/periodical&gt;&lt;alt-periodical&gt;&lt;full-title&gt;Am J Psychiatry&lt;/full-title&gt;&lt;abbr-1&gt;American Journal of Psychiatry&lt;/abbr-1&gt;&lt;/alt-periodical&gt;&lt;pages&gt;2126-33&lt;/pages&gt;&lt;volume&gt;163&lt;/volume&gt;&lt;number&gt;12&lt;/number&gt;&lt;keywords&gt;&lt;keyword&gt;Adult&lt;/keyword&gt;&lt;keyword&gt;*Air Ionization&lt;/keyword&gt;&lt;keyword&gt;Analysis of Variance&lt;/keyword&gt;&lt;keyword&gt;Circadian Rhythm/*physiology&lt;/keyword&gt;&lt;keyword&gt;Female&lt;/keyword&gt;&lt;keyword&gt;Heliotherapy/methods&lt;/keyword&gt;&lt;keyword&gt;Humans&lt;/keyword&gt;&lt;keyword&gt;Male&lt;/keyword&gt;&lt;keyword&gt;Phototherapy/*methods&lt;/keyword&gt;&lt;keyword&gt;Psychiatric Status Rating Scales&lt;/keyword&gt;&lt;keyword&gt;Seasonal Affective Disorder/diagnosis/psychology/*therapy&lt;/keyword&gt;&lt;keyword&gt;Sleep/physiology&lt;/keyword&gt;&lt;keyword&gt;Sunlight&lt;/keyword&gt;&lt;keyword&gt;Treatment Outcome&lt;/keyword&gt;&lt;/keywords&gt;&lt;dates&gt;&lt;year&gt;2006&lt;/year&gt;&lt;pub-dates&gt;&lt;date&gt;Dec&lt;/date&gt;&lt;/pub-dates&gt;&lt;/dates&gt;&lt;isbn&gt;0002-953X (Print)&amp;#xD;0002-953X (Linking)&lt;/isbn&gt;&lt;accession-num&gt;17151164&lt;/accession-num&gt;&lt;urls&gt;&lt;related-urls&gt;&lt;url&gt;https://www.ncbi.nlm.nih.gov/pubmed/17151164&lt;/url&gt;&lt;/related-urls&gt;&lt;/urls&gt;&lt;electronic-resource-num&gt;10.1176/ajp.2006.163.12.2126&lt;/electronic-resource-num&gt;&lt;/record&gt;&lt;/Cite&gt;&lt;/EndNote&gt;</w:instrText>
            </w:r>
            <w:r w:rsidR="00736C9B" w:rsidRPr="003A77A9">
              <w:rPr>
                <w:color w:val="000000"/>
                <w:sz w:val="18"/>
                <w:szCs w:val="18"/>
                <w:lang w:val="en-US"/>
              </w:rPr>
              <w:fldChar w:fldCharType="separate"/>
            </w:r>
            <w:r w:rsidR="008F32DB" w:rsidRPr="003A77A9">
              <w:rPr>
                <w:noProof/>
                <w:color w:val="000000"/>
                <w:sz w:val="18"/>
                <w:szCs w:val="18"/>
                <w:lang w:val="en-US"/>
              </w:rPr>
              <w:t>[</w:t>
            </w:r>
            <w:hyperlink w:anchor="_ENREF_57" w:tooltip="Terman, 2006 #16" w:history="1">
              <w:r w:rsidR="00D82183" w:rsidRPr="003A77A9">
                <w:rPr>
                  <w:noProof/>
                  <w:color w:val="000000"/>
                  <w:sz w:val="18"/>
                  <w:szCs w:val="18"/>
                  <w:lang w:val="en-US"/>
                </w:rPr>
                <w:t>57</w:t>
              </w:r>
            </w:hyperlink>
            <w:r w:rsidR="008F32DB" w:rsidRPr="003A77A9">
              <w:rPr>
                <w:noProof/>
                <w:color w:val="000000"/>
                <w:sz w:val="18"/>
                <w:szCs w:val="18"/>
                <w:lang w:val="en-US"/>
              </w:rPr>
              <w:t>]</w:t>
            </w:r>
            <w:r w:rsidR="00736C9B" w:rsidRPr="003A77A9">
              <w:rPr>
                <w:color w:val="000000"/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425" w:type="dxa"/>
            <w:tcBorders>
              <w:left w:val="single" w:sz="6" w:space="0" w:color="auto"/>
            </w:tcBorders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  <w:lang w:val="en-US"/>
              </w:rPr>
            </w:pPr>
            <w:r w:rsidRPr="003A77A9">
              <w:rPr>
                <w:color w:val="000000"/>
                <w:sz w:val="18"/>
                <w:szCs w:val="18"/>
                <w:lang w:val="en-US"/>
              </w:rPr>
              <w:t>37</w:t>
            </w:r>
          </w:p>
        </w:tc>
        <w:tc>
          <w:tcPr>
            <w:tcW w:w="1701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Morning</w:t>
            </w:r>
          </w:p>
        </w:tc>
        <w:tc>
          <w:tcPr>
            <w:tcW w:w="1134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Light box</w:t>
            </w:r>
          </w:p>
        </w:tc>
        <w:tc>
          <w:tcPr>
            <w:tcW w:w="1134" w:type="dxa"/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10000</w:t>
            </w:r>
          </w:p>
        </w:tc>
        <w:tc>
          <w:tcPr>
            <w:tcW w:w="1418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Sham negative ion generator</w:t>
            </w:r>
          </w:p>
        </w:tc>
        <w:tc>
          <w:tcPr>
            <w:tcW w:w="1134" w:type="dxa"/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0</w:t>
            </w:r>
          </w:p>
        </w:tc>
        <w:tc>
          <w:tcPr>
            <w:tcW w:w="1134" w:type="dxa"/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30</w:t>
            </w:r>
          </w:p>
        </w:tc>
        <w:tc>
          <w:tcPr>
            <w:tcW w:w="826" w:type="dxa"/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19-23</w:t>
            </w:r>
          </w:p>
        </w:tc>
        <w:tc>
          <w:tcPr>
            <w:tcW w:w="1442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SIGH-SAD</w:t>
            </w:r>
          </w:p>
        </w:tc>
        <w:tc>
          <w:tcPr>
            <w:tcW w:w="1069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None</w:t>
            </w:r>
          </w:p>
        </w:tc>
      </w:tr>
      <w:tr w:rsidR="00C93B2F" w:rsidRPr="003A77A9" w:rsidTr="00642265">
        <w:tc>
          <w:tcPr>
            <w:tcW w:w="2405" w:type="dxa"/>
            <w:tcBorders>
              <w:right w:val="single" w:sz="6" w:space="0" w:color="auto"/>
            </w:tcBorders>
            <w:vAlign w:val="bottom"/>
          </w:tcPr>
          <w:p w:rsidR="00C93B2F" w:rsidRPr="003A77A9" w:rsidRDefault="00C93B2F" w:rsidP="00F82760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Desan et al. 2007</w:t>
            </w:r>
            <w:r w:rsidR="00736C9B" w:rsidRPr="003A77A9">
              <w:rPr>
                <w:color w:val="000000"/>
                <w:sz w:val="18"/>
                <w:szCs w:val="18"/>
              </w:rPr>
              <w:t xml:space="preserve"> </w:t>
            </w:r>
            <w:r w:rsidR="00736C9B" w:rsidRPr="003A77A9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EZXNhbjwvQXV0aG9yPjxZZWFyPjIwMDc8L1llYXI+PFJl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</w:fldData>
              </w:fldChar>
            </w:r>
            <w:r w:rsidR="008F32DB" w:rsidRPr="003A77A9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="008F32DB" w:rsidRPr="003A77A9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EZXNhbjwvQXV0aG9yPjxZZWFyPjIwMDc8L1llYXI+PFJl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</w:fldData>
              </w:fldChar>
            </w:r>
            <w:r w:rsidR="008F32DB" w:rsidRPr="003A77A9">
              <w:rPr>
                <w:color w:val="000000"/>
                <w:sz w:val="18"/>
                <w:szCs w:val="18"/>
              </w:rPr>
              <w:instrText xml:space="preserve"> ADDIN EN.CITE.DATA </w:instrText>
            </w:r>
            <w:r w:rsidR="008F32DB" w:rsidRPr="003A77A9">
              <w:rPr>
                <w:color w:val="000000"/>
                <w:sz w:val="18"/>
                <w:szCs w:val="18"/>
              </w:rPr>
            </w:r>
            <w:r w:rsidR="008F32DB" w:rsidRPr="003A77A9">
              <w:rPr>
                <w:color w:val="000000"/>
                <w:sz w:val="18"/>
                <w:szCs w:val="18"/>
              </w:rPr>
              <w:fldChar w:fldCharType="end"/>
            </w:r>
            <w:r w:rsidR="00736C9B" w:rsidRPr="003A77A9">
              <w:rPr>
                <w:color w:val="000000"/>
                <w:sz w:val="18"/>
                <w:szCs w:val="18"/>
              </w:rPr>
            </w:r>
            <w:r w:rsidR="00736C9B" w:rsidRPr="003A77A9">
              <w:rPr>
                <w:color w:val="000000"/>
                <w:sz w:val="18"/>
                <w:szCs w:val="18"/>
              </w:rPr>
              <w:fldChar w:fldCharType="separate"/>
            </w:r>
            <w:r w:rsidR="008F32DB" w:rsidRPr="003A77A9">
              <w:rPr>
                <w:noProof/>
                <w:color w:val="000000"/>
                <w:sz w:val="18"/>
                <w:szCs w:val="18"/>
              </w:rPr>
              <w:t>[</w:t>
            </w:r>
            <w:hyperlink w:anchor="_ENREF_54" w:tooltip="Desan, 2007 #2" w:history="1">
              <w:r w:rsidR="00D82183" w:rsidRPr="003A77A9">
                <w:rPr>
                  <w:noProof/>
                  <w:color w:val="000000"/>
                  <w:sz w:val="18"/>
                  <w:szCs w:val="18"/>
                </w:rPr>
                <w:t>54</w:t>
              </w:r>
            </w:hyperlink>
            <w:r w:rsidR="008F32DB" w:rsidRPr="003A77A9">
              <w:rPr>
                <w:noProof/>
                <w:color w:val="000000"/>
                <w:sz w:val="18"/>
                <w:szCs w:val="18"/>
              </w:rPr>
              <w:t>]</w:t>
            </w:r>
            <w:r w:rsidR="00736C9B" w:rsidRPr="003A77A9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425" w:type="dxa"/>
            <w:tcBorders>
              <w:left w:val="single" w:sz="6" w:space="0" w:color="auto"/>
            </w:tcBorders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23</w:t>
            </w:r>
          </w:p>
        </w:tc>
        <w:tc>
          <w:tcPr>
            <w:tcW w:w="1701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Morning</w:t>
            </w:r>
          </w:p>
        </w:tc>
        <w:tc>
          <w:tcPr>
            <w:tcW w:w="1134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Light box</w:t>
            </w:r>
          </w:p>
        </w:tc>
        <w:tc>
          <w:tcPr>
            <w:tcW w:w="1134" w:type="dxa"/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1350</w:t>
            </w:r>
          </w:p>
        </w:tc>
        <w:tc>
          <w:tcPr>
            <w:tcW w:w="1418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Sham negative ion generator</w:t>
            </w:r>
          </w:p>
        </w:tc>
        <w:tc>
          <w:tcPr>
            <w:tcW w:w="1134" w:type="dxa"/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0</w:t>
            </w:r>
          </w:p>
        </w:tc>
        <w:tc>
          <w:tcPr>
            <w:tcW w:w="1134" w:type="dxa"/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30</w:t>
            </w:r>
          </w:p>
        </w:tc>
        <w:tc>
          <w:tcPr>
            <w:tcW w:w="826" w:type="dxa"/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28</w:t>
            </w:r>
          </w:p>
        </w:tc>
        <w:tc>
          <w:tcPr>
            <w:tcW w:w="1442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SIGH-SAD</w:t>
            </w:r>
          </w:p>
        </w:tc>
        <w:tc>
          <w:tcPr>
            <w:tcW w:w="1069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None</w:t>
            </w:r>
          </w:p>
        </w:tc>
      </w:tr>
      <w:tr w:rsidR="00C93B2F" w:rsidRPr="003A77A9" w:rsidTr="00642265">
        <w:tc>
          <w:tcPr>
            <w:tcW w:w="2405" w:type="dxa"/>
            <w:tcBorders>
              <w:right w:val="single" w:sz="6" w:space="0" w:color="auto"/>
            </w:tcBorders>
            <w:vAlign w:val="bottom"/>
          </w:tcPr>
          <w:p w:rsidR="00C93B2F" w:rsidRPr="003A77A9" w:rsidRDefault="00C93B2F" w:rsidP="00F82760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Flory et al. 2010</w:t>
            </w:r>
            <w:r w:rsidR="00736C9B" w:rsidRPr="003A77A9">
              <w:rPr>
                <w:color w:val="000000"/>
                <w:sz w:val="18"/>
                <w:szCs w:val="18"/>
              </w:rPr>
              <w:t xml:space="preserve"> </w:t>
            </w:r>
            <w:r w:rsidR="00736C9B" w:rsidRPr="003A77A9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GbG9yeTwvQXV0aG9yPjxZZWFyPjIwMTA8L1llYXI+PFJl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</w:fldData>
              </w:fldChar>
            </w:r>
            <w:r w:rsidR="008F32DB" w:rsidRPr="003A77A9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="008F32DB" w:rsidRPr="003A77A9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GbG9yeTwvQXV0aG9yPjxZZWFyPjIwMTA8L1llYXI+PFJl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</w:fldData>
              </w:fldChar>
            </w:r>
            <w:r w:rsidR="008F32DB" w:rsidRPr="003A77A9">
              <w:rPr>
                <w:color w:val="000000"/>
                <w:sz w:val="18"/>
                <w:szCs w:val="18"/>
              </w:rPr>
              <w:instrText xml:space="preserve"> ADDIN EN.CITE.DATA </w:instrText>
            </w:r>
            <w:r w:rsidR="008F32DB" w:rsidRPr="003A77A9">
              <w:rPr>
                <w:color w:val="000000"/>
                <w:sz w:val="18"/>
                <w:szCs w:val="18"/>
              </w:rPr>
            </w:r>
            <w:r w:rsidR="008F32DB" w:rsidRPr="003A77A9">
              <w:rPr>
                <w:color w:val="000000"/>
                <w:sz w:val="18"/>
                <w:szCs w:val="18"/>
              </w:rPr>
              <w:fldChar w:fldCharType="end"/>
            </w:r>
            <w:r w:rsidR="00736C9B" w:rsidRPr="003A77A9">
              <w:rPr>
                <w:color w:val="000000"/>
                <w:sz w:val="18"/>
                <w:szCs w:val="18"/>
              </w:rPr>
            </w:r>
            <w:r w:rsidR="00736C9B" w:rsidRPr="003A77A9">
              <w:rPr>
                <w:color w:val="000000"/>
                <w:sz w:val="18"/>
                <w:szCs w:val="18"/>
              </w:rPr>
              <w:fldChar w:fldCharType="separate"/>
            </w:r>
            <w:r w:rsidR="008F32DB" w:rsidRPr="003A77A9">
              <w:rPr>
                <w:noProof/>
                <w:color w:val="000000"/>
                <w:sz w:val="18"/>
                <w:szCs w:val="18"/>
              </w:rPr>
              <w:t>[</w:t>
            </w:r>
            <w:hyperlink w:anchor="_ENREF_59" w:tooltip="Flory, 2010 #5" w:history="1">
              <w:r w:rsidR="00D82183" w:rsidRPr="003A77A9">
                <w:rPr>
                  <w:noProof/>
                  <w:color w:val="000000"/>
                  <w:sz w:val="18"/>
                  <w:szCs w:val="18"/>
                </w:rPr>
                <w:t>59</w:t>
              </w:r>
            </w:hyperlink>
            <w:r w:rsidR="008F32DB" w:rsidRPr="003A77A9">
              <w:rPr>
                <w:noProof/>
                <w:color w:val="000000"/>
                <w:sz w:val="18"/>
                <w:szCs w:val="18"/>
              </w:rPr>
              <w:t>]</w:t>
            </w:r>
            <w:r w:rsidR="00736C9B" w:rsidRPr="003A77A9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425" w:type="dxa"/>
            <w:tcBorders>
              <w:left w:val="single" w:sz="6" w:space="0" w:color="auto"/>
            </w:tcBorders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55</w:t>
            </w:r>
          </w:p>
        </w:tc>
        <w:tc>
          <w:tcPr>
            <w:tcW w:w="1701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Morning</w:t>
            </w:r>
          </w:p>
        </w:tc>
        <w:tc>
          <w:tcPr>
            <w:tcW w:w="1134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Light box</w:t>
            </w:r>
          </w:p>
        </w:tc>
        <w:tc>
          <w:tcPr>
            <w:tcW w:w="1134" w:type="dxa"/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10000</w:t>
            </w:r>
          </w:p>
        </w:tc>
        <w:tc>
          <w:tcPr>
            <w:tcW w:w="1418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  <w:lang w:val="en-US"/>
              </w:rPr>
            </w:pPr>
            <w:r w:rsidRPr="003A77A9">
              <w:rPr>
                <w:color w:val="000000"/>
                <w:sz w:val="18"/>
                <w:szCs w:val="18"/>
                <w:lang w:val="en-US"/>
              </w:rPr>
              <w:t>Dim light or low density negative ion generator</w:t>
            </w:r>
          </w:p>
        </w:tc>
        <w:tc>
          <w:tcPr>
            <w:tcW w:w="1134" w:type="dxa"/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300</w:t>
            </w:r>
          </w:p>
        </w:tc>
        <w:tc>
          <w:tcPr>
            <w:tcW w:w="1134" w:type="dxa"/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30</w:t>
            </w:r>
          </w:p>
        </w:tc>
        <w:tc>
          <w:tcPr>
            <w:tcW w:w="826" w:type="dxa"/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12</w:t>
            </w:r>
          </w:p>
        </w:tc>
        <w:tc>
          <w:tcPr>
            <w:tcW w:w="1442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SIGH-SAD-SR</w:t>
            </w:r>
          </w:p>
        </w:tc>
        <w:tc>
          <w:tcPr>
            <w:tcW w:w="1069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Stable</w:t>
            </w:r>
          </w:p>
        </w:tc>
      </w:tr>
      <w:tr w:rsidR="00C93B2F" w:rsidRPr="003A77A9" w:rsidTr="00642265">
        <w:tc>
          <w:tcPr>
            <w:tcW w:w="2405" w:type="dxa"/>
            <w:tcBorders>
              <w:right w:val="single" w:sz="6" w:space="0" w:color="auto"/>
            </w:tcBorders>
            <w:vAlign w:val="bottom"/>
          </w:tcPr>
          <w:p w:rsidR="00C93B2F" w:rsidRPr="003A77A9" w:rsidRDefault="00C93B2F" w:rsidP="00F82760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Reeves et al. 2012</w:t>
            </w:r>
            <w:r w:rsidR="00736C9B" w:rsidRPr="003A77A9">
              <w:rPr>
                <w:color w:val="000000"/>
                <w:sz w:val="18"/>
                <w:szCs w:val="18"/>
              </w:rPr>
              <w:t xml:space="preserve"> </w:t>
            </w:r>
            <w:r w:rsidR="00736C9B" w:rsidRPr="003A77A9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SZWV2ZXM8L0F1dGhvcj48WWVhcj4yMDEyPC9ZZWFyPjxS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==
</w:fldData>
              </w:fldChar>
            </w:r>
            <w:r w:rsidR="008F32DB" w:rsidRPr="003A77A9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="008F32DB" w:rsidRPr="003A77A9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SZWV2ZXM8L0F1dGhvcj48WWVhcj4yMDEyPC9ZZWFyPjxS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==
</w:fldData>
              </w:fldChar>
            </w:r>
            <w:r w:rsidR="008F32DB" w:rsidRPr="003A77A9">
              <w:rPr>
                <w:color w:val="000000"/>
                <w:sz w:val="18"/>
                <w:szCs w:val="18"/>
              </w:rPr>
              <w:instrText xml:space="preserve"> ADDIN EN.CITE.DATA </w:instrText>
            </w:r>
            <w:r w:rsidR="008F32DB" w:rsidRPr="003A77A9">
              <w:rPr>
                <w:color w:val="000000"/>
                <w:sz w:val="18"/>
                <w:szCs w:val="18"/>
              </w:rPr>
            </w:r>
            <w:r w:rsidR="008F32DB" w:rsidRPr="003A77A9">
              <w:rPr>
                <w:color w:val="000000"/>
                <w:sz w:val="18"/>
                <w:szCs w:val="18"/>
              </w:rPr>
              <w:fldChar w:fldCharType="end"/>
            </w:r>
            <w:r w:rsidR="00736C9B" w:rsidRPr="003A77A9">
              <w:rPr>
                <w:color w:val="000000"/>
                <w:sz w:val="18"/>
                <w:szCs w:val="18"/>
              </w:rPr>
            </w:r>
            <w:r w:rsidR="00736C9B" w:rsidRPr="003A77A9">
              <w:rPr>
                <w:color w:val="000000"/>
                <w:sz w:val="18"/>
                <w:szCs w:val="18"/>
              </w:rPr>
              <w:fldChar w:fldCharType="separate"/>
            </w:r>
            <w:r w:rsidR="008F32DB" w:rsidRPr="003A77A9">
              <w:rPr>
                <w:noProof/>
                <w:color w:val="000000"/>
                <w:sz w:val="18"/>
                <w:szCs w:val="18"/>
              </w:rPr>
              <w:t>[</w:t>
            </w:r>
            <w:hyperlink w:anchor="_ENREF_62" w:tooltip="Reeves, 2012 #12" w:history="1">
              <w:r w:rsidR="00D82183" w:rsidRPr="003A77A9">
                <w:rPr>
                  <w:noProof/>
                  <w:color w:val="000000"/>
                  <w:sz w:val="18"/>
                  <w:szCs w:val="18"/>
                </w:rPr>
                <w:t>62</w:t>
              </w:r>
            </w:hyperlink>
            <w:r w:rsidR="008F32DB" w:rsidRPr="003A77A9">
              <w:rPr>
                <w:noProof/>
                <w:color w:val="000000"/>
                <w:sz w:val="18"/>
                <w:szCs w:val="18"/>
              </w:rPr>
              <w:t>]</w:t>
            </w:r>
            <w:r w:rsidR="00736C9B" w:rsidRPr="003A77A9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425" w:type="dxa"/>
            <w:tcBorders>
              <w:left w:val="single" w:sz="6" w:space="0" w:color="auto"/>
            </w:tcBorders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79</w:t>
            </w:r>
          </w:p>
        </w:tc>
        <w:tc>
          <w:tcPr>
            <w:tcW w:w="1701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&gt;11:00 a.m.</w:t>
            </w:r>
          </w:p>
        </w:tc>
        <w:tc>
          <w:tcPr>
            <w:tcW w:w="1134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Light box</w:t>
            </w:r>
          </w:p>
        </w:tc>
        <w:tc>
          <w:tcPr>
            <w:tcW w:w="1134" w:type="dxa"/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10000</w:t>
            </w:r>
          </w:p>
        </w:tc>
        <w:tc>
          <w:tcPr>
            <w:tcW w:w="1418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Dim light</w:t>
            </w:r>
          </w:p>
        </w:tc>
        <w:tc>
          <w:tcPr>
            <w:tcW w:w="1134" w:type="dxa"/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50</w:t>
            </w:r>
          </w:p>
        </w:tc>
        <w:tc>
          <w:tcPr>
            <w:tcW w:w="1134" w:type="dxa"/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60</w:t>
            </w:r>
          </w:p>
        </w:tc>
        <w:tc>
          <w:tcPr>
            <w:tcW w:w="826" w:type="dxa"/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1</w:t>
            </w:r>
          </w:p>
        </w:tc>
        <w:tc>
          <w:tcPr>
            <w:tcW w:w="1442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BDI-II</w:t>
            </w:r>
          </w:p>
        </w:tc>
        <w:tc>
          <w:tcPr>
            <w:tcW w:w="1069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None</w:t>
            </w:r>
          </w:p>
        </w:tc>
      </w:tr>
      <w:tr w:rsidR="00C93B2F" w:rsidRPr="003A77A9" w:rsidTr="00642265">
        <w:tc>
          <w:tcPr>
            <w:tcW w:w="2405" w:type="dxa"/>
            <w:tcBorders>
              <w:right w:val="single" w:sz="6" w:space="0" w:color="auto"/>
            </w:tcBorders>
            <w:vAlign w:val="bottom"/>
          </w:tcPr>
          <w:p w:rsidR="00C93B2F" w:rsidRPr="003A77A9" w:rsidRDefault="00C93B2F" w:rsidP="00F82760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Spies et al. 2018</w:t>
            </w:r>
            <w:r w:rsidR="00736C9B" w:rsidRPr="003A77A9">
              <w:rPr>
                <w:color w:val="000000"/>
                <w:sz w:val="18"/>
                <w:szCs w:val="18"/>
              </w:rPr>
              <w:t xml:space="preserve"> </w:t>
            </w:r>
            <w:r w:rsidR="00736C9B" w:rsidRPr="003A77A9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TcGllczwvQXV0aG9yPjxZZWFyPjIwMTg8L1llYXI+PFJl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==
</w:fldData>
              </w:fldChar>
            </w:r>
            <w:r w:rsidR="004F1877" w:rsidRPr="003A77A9">
              <w:rPr>
                <w:color w:val="000000"/>
                <w:sz w:val="18"/>
                <w:szCs w:val="18"/>
              </w:rPr>
              <w:instrText xml:space="preserve"> ADDIN EN.CITE </w:instrText>
            </w:r>
            <w:r w:rsidR="004F1877" w:rsidRPr="003A77A9"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TcGllczwvQXV0aG9yPjxZZWFyPjIwMTg8L1llYXI+PFJl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==
</w:fldData>
              </w:fldChar>
            </w:r>
            <w:r w:rsidR="004F1877" w:rsidRPr="003A77A9">
              <w:rPr>
                <w:color w:val="000000"/>
                <w:sz w:val="18"/>
                <w:szCs w:val="18"/>
              </w:rPr>
              <w:instrText xml:space="preserve"> ADDIN EN.CITE.DATA </w:instrText>
            </w:r>
            <w:r w:rsidR="004F1877" w:rsidRPr="003A77A9">
              <w:rPr>
                <w:color w:val="000000"/>
                <w:sz w:val="18"/>
                <w:szCs w:val="18"/>
              </w:rPr>
            </w:r>
            <w:r w:rsidR="004F1877" w:rsidRPr="003A77A9">
              <w:rPr>
                <w:color w:val="000000"/>
                <w:sz w:val="18"/>
                <w:szCs w:val="18"/>
              </w:rPr>
              <w:fldChar w:fldCharType="end"/>
            </w:r>
            <w:r w:rsidR="00736C9B" w:rsidRPr="003A77A9">
              <w:rPr>
                <w:color w:val="000000"/>
                <w:sz w:val="18"/>
                <w:szCs w:val="18"/>
              </w:rPr>
            </w:r>
            <w:r w:rsidR="00736C9B" w:rsidRPr="003A77A9">
              <w:rPr>
                <w:color w:val="000000"/>
                <w:sz w:val="18"/>
                <w:szCs w:val="18"/>
              </w:rPr>
              <w:fldChar w:fldCharType="separate"/>
            </w:r>
            <w:r w:rsidR="004F1877" w:rsidRPr="003A77A9">
              <w:rPr>
                <w:noProof/>
                <w:color w:val="000000"/>
                <w:sz w:val="18"/>
                <w:szCs w:val="18"/>
              </w:rPr>
              <w:t>[</w:t>
            </w:r>
            <w:hyperlink w:anchor="_ENREF_21" w:tooltip="Spies, 2018 #15" w:history="1">
              <w:r w:rsidR="00D82183" w:rsidRPr="003A77A9">
                <w:rPr>
                  <w:noProof/>
                  <w:color w:val="000000"/>
                  <w:sz w:val="18"/>
                  <w:szCs w:val="18"/>
                </w:rPr>
                <w:t>21</w:t>
              </w:r>
            </w:hyperlink>
            <w:r w:rsidR="004F1877" w:rsidRPr="003A77A9">
              <w:rPr>
                <w:noProof/>
                <w:color w:val="000000"/>
                <w:sz w:val="18"/>
                <w:szCs w:val="18"/>
              </w:rPr>
              <w:t>]</w:t>
            </w:r>
            <w:r w:rsidR="00736C9B" w:rsidRPr="003A77A9"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425" w:type="dxa"/>
            <w:tcBorders>
              <w:left w:val="single" w:sz="6" w:space="0" w:color="auto"/>
            </w:tcBorders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21</w:t>
            </w:r>
          </w:p>
        </w:tc>
        <w:tc>
          <w:tcPr>
            <w:tcW w:w="1701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Morning</w:t>
            </w:r>
          </w:p>
        </w:tc>
        <w:tc>
          <w:tcPr>
            <w:tcW w:w="1134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Light box</w:t>
            </w:r>
          </w:p>
        </w:tc>
        <w:tc>
          <w:tcPr>
            <w:tcW w:w="1134" w:type="dxa"/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10000</w:t>
            </w:r>
          </w:p>
        </w:tc>
        <w:tc>
          <w:tcPr>
            <w:tcW w:w="1418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Dim light</w:t>
            </w:r>
          </w:p>
        </w:tc>
        <w:tc>
          <w:tcPr>
            <w:tcW w:w="1134" w:type="dxa"/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400</w:t>
            </w:r>
          </w:p>
        </w:tc>
        <w:tc>
          <w:tcPr>
            <w:tcW w:w="1134" w:type="dxa"/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30</w:t>
            </w:r>
          </w:p>
        </w:tc>
        <w:tc>
          <w:tcPr>
            <w:tcW w:w="826" w:type="dxa"/>
            <w:vAlign w:val="bottom"/>
          </w:tcPr>
          <w:p w:rsidR="00C93B2F" w:rsidRPr="003A77A9" w:rsidRDefault="00C93B2F" w:rsidP="00C93B2F">
            <w:pPr>
              <w:jc w:val="right"/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21</w:t>
            </w:r>
          </w:p>
        </w:tc>
        <w:tc>
          <w:tcPr>
            <w:tcW w:w="1442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HDRS-24</w:t>
            </w:r>
          </w:p>
        </w:tc>
        <w:tc>
          <w:tcPr>
            <w:tcW w:w="1069" w:type="dxa"/>
            <w:vAlign w:val="bottom"/>
          </w:tcPr>
          <w:p w:rsidR="00C93B2F" w:rsidRPr="003A77A9" w:rsidRDefault="00C93B2F" w:rsidP="00C93B2F">
            <w:pPr>
              <w:rPr>
                <w:color w:val="000000"/>
                <w:sz w:val="18"/>
                <w:szCs w:val="18"/>
              </w:rPr>
            </w:pPr>
            <w:r w:rsidRPr="003A77A9">
              <w:rPr>
                <w:color w:val="000000"/>
                <w:sz w:val="18"/>
                <w:szCs w:val="18"/>
              </w:rPr>
              <w:t>None</w:t>
            </w:r>
          </w:p>
        </w:tc>
      </w:tr>
    </w:tbl>
    <w:p w:rsidR="008616F3" w:rsidRPr="003A77A9" w:rsidRDefault="008616F3" w:rsidP="00BE0EBC">
      <w:pPr>
        <w:widowControl w:val="0"/>
        <w:spacing w:after="600" w:line="360" w:lineRule="auto"/>
        <w:jc w:val="both"/>
        <w:rPr>
          <w:caps/>
          <w:spacing w:val="20"/>
          <w:lang w:val="en-GB"/>
        </w:rPr>
      </w:pPr>
    </w:p>
    <w:p w:rsidR="002C58B9" w:rsidRPr="003A77A9" w:rsidRDefault="002C58B9" w:rsidP="00BE0EBC">
      <w:pPr>
        <w:widowControl w:val="0"/>
        <w:spacing w:after="600" w:line="360" w:lineRule="auto"/>
        <w:jc w:val="both"/>
        <w:rPr>
          <w:caps/>
          <w:spacing w:val="20"/>
          <w:lang w:val="en-GB"/>
        </w:rPr>
        <w:sectPr w:rsidR="002C58B9" w:rsidRPr="003A77A9" w:rsidSect="002C58B9">
          <w:headerReference w:type="first" r:id="rId8"/>
          <w:pgSz w:w="16838" w:h="11906" w:orient="landscape" w:code="9"/>
          <w:pgMar w:top="1418" w:right="1588" w:bottom="1418" w:left="1418" w:header="794" w:footer="794" w:gutter="0"/>
          <w:cols w:space="708"/>
          <w:titlePg/>
          <w:docGrid w:linePitch="360"/>
        </w:sectPr>
      </w:pPr>
    </w:p>
    <w:p w:rsidR="003E546E" w:rsidRPr="003A77A9" w:rsidRDefault="003E546E" w:rsidP="00844413">
      <w:pPr>
        <w:keepNext/>
        <w:pageBreakBefore/>
        <w:spacing w:after="360" w:line="360" w:lineRule="auto"/>
        <w:jc w:val="both"/>
        <w:rPr>
          <w:lang w:val="en-GB"/>
        </w:rPr>
      </w:pPr>
      <w:r w:rsidRPr="003A77A9">
        <w:rPr>
          <w:b/>
          <w:caps/>
          <w:spacing w:val="20"/>
          <w:lang w:val="en-GB"/>
        </w:rPr>
        <w:lastRenderedPageBreak/>
        <w:t xml:space="preserve">Table 2. </w:t>
      </w:r>
      <w:r w:rsidRPr="003A77A9">
        <w:rPr>
          <w:lang w:val="en-GB"/>
        </w:rPr>
        <w:t xml:space="preserve">Risk of bias </w:t>
      </w:r>
      <w:r w:rsidR="002D533C" w:rsidRPr="003A77A9">
        <w:rPr>
          <w:lang w:val="en-GB"/>
        </w:rPr>
        <w:t>of included studies</w:t>
      </w:r>
      <w:r w:rsidRPr="003A77A9">
        <w:rPr>
          <w:lang w:val="en-GB"/>
        </w:rPr>
        <w:t xml:space="preserve"> </w:t>
      </w:r>
      <w:r w:rsidR="002D533C" w:rsidRPr="003A77A9">
        <w:rPr>
          <w:lang w:val="en-GB"/>
        </w:rPr>
        <w:t>based on</w:t>
      </w:r>
      <w:r w:rsidRPr="003A77A9">
        <w:rPr>
          <w:lang w:val="en-GB"/>
        </w:rPr>
        <w:t xml:space="preserve"> </w:t>
      </w:r>
      <w:r w:rsidR="002D533C" w:rsidRPr="003A77A9">
        <w:rPr>
          <w:lang w:val="en-GB"/>
        </w:rPr>
        <w:t>t</w:t>
      </w:r>
      <w:r w:rsidRPr="003A77A9">
        <w:rPr>
          <w:lang w:val="en-GB"/>
        </w:rPr>
        <w:t xml:space="preserve">he </w:t>
      </w:r>
      <w:bookmarkStart w:id="3" w:name="_Hlk15564108"/>
      <w:r w:rsidRPr="003A77A9">
        <w:rPr>
          <w:lang w:val="en-GB"/>
        </w:rPr>
        <w:t>Cochrane Collaboration’s tool for assessing risk of bias</w:t>
      </w:r>
      <w:r w:rsidR="001B1944" w:rsidRPr="003A77A9">
        <w:rPr>
          <w:lang w:val="en-GB"/>
        </w:rPr>
        <w:t xml:space="preserve"> (RoB 2)</w:t>
      </w:r>
      <w:bookmarkEnd w:id="3"/>
      <w:r w:rsidR="001B1944" w:rsidRPr="003A77A9">
        <w:rPr>
          <w:lang w:val="en-GB"/>
        </w:rPr>
        <w:t xml:space="preserve"> </w:t>
      </w:r>
      <w:r w:rsidR="001B1944" w:rsidRPr="003A77A9">
        <w:rPr>
          <w:lang w:val="en-GB"/>
        </w:rPr>
        <w:fldChar w:fldCharType="begin"/>
      </w:r>
      <w:r w:rsidR="004F1877" w:rsidRPr="003A77A9">
        <w:rPr>
          <w:lang w:val="en-GB"/>
        </w:rPr>
        <w:instrText xml:space="preserve"> ADDIN EN.CITE &lt;EndNote&gt;&lt;Cite&gt;&lt;Author&gt;Higgins&lt;/Author&gt;&lt;Year&gt;2016&lt;/Year&gt;&lt;RecNum&gt;20&lt;/RecNum&gt;&lt;DisplayText&gt;[42]&lt;/DisplayText&gt;&lt;record&gt;&lt;rec-number&gt;20&lt;/rec-number&gt;&lt;foreign-keys&gt;&lt;key app="EN" db-id="9vf95a50mzdrt0erawvvrxfestsa9dvf2szf" timestamp="1550231160"&gt;20&lt;/key&gt;&lt;/foreign-keys&gt;&lt;ref-type name="Journal Article"&gt;17&lt;/ref-type&gt;&lt;contributors&gt;&lt;authors&gt;&lt;author&gt;Higgins, J P T&lt;/author&gt;&lt;author&gt;Sterne, J A C&lt;/author&gt;&lt;author&gt;&lt;style face="normal" font="default" size="100%"&gt;Savovi&lt;/style&gt;&lt;style face="normal" font="default" charset="238" size="100%"&gt;ć&lt;/style&gt;&lt;style face="normal" font="default" size="100%"&gt;,&lt;/style&gt;&lt;style face="normal" font="default" charset="238" size="100%"&gt; J&lt;/style&gt;&lt;/author&gt;&lt;author&gt;&lt;style face="normal" font="default" charset="238" size="100%"&gt;Page&lt;/style&gt;&lt;style face="normal" font="default" size="100%"&gt;,&lt;/style&gt;&lt;style face="normal" font="default" charset="238" size="100%"&gt; M&lt;/style&gt;&lt;style face="normal" font="default" size="100%"&gt; &lt;/style&gt;&lt;style face="normal" font="default" charset="238" size="100%"&gt;J&lt;/style&gt;&lt;/author&gt;&lt;author&gt;&lt;style face="normal" font="default" charset="238" size="100%"&gt;Hr&lt;/style&gt;&lt;style face="normal" font="default" size="100%"&gt;óbjartsson, A&lt;/style&gt;&lt;/author&gt;&lt;author&gt;Boutron, I&lt;/author&gt;&lt;author&gt;Reeves, B&lt;/author&gt;&lt;author&gt;Eldridge, S&lt;/author&gt;&lt;/authors&gt;&lt;/contributors&gt;&lt;titles&gt;&lt;title&gt;A revised tool for assessing risk of bias in randomized trials In: Chandler J, McKenzie J, Boutron I, Welch V (editors). Cochrane Methods.&lt;/title&gt;&lt;secondary-title&gt;Cochrane Database Syst Rev&lt;/secondary-title&gt;&lt;alt-title&gt;Cochrane Database of Systematic Reviews&lt;/alt-title&gt;&lt;/titles&gt;&lt;periodical&gt;&lt;full-title&gt;Cochrane Database Syst Rev&lt;/full-title&gt;&lt;abbr-1&gt;Cochrane Database of Systematic Reviews&lt;/abbr-1&gt;&lt;/periodical&gt;&lt;alt-periodical&gt;&lt;full-title&gt;Cochrane Database Syst Rev&lt;/full-title&gt;&lt;abbr-1&gt;Cochrane Database of Systematic Reviews&lt;/abbr-1&gt;&lt;/alt-periodical&gt;&lt;volume&gt;10 (Suppl 1)&lt;/volume&gt;&lt;dates&gt;&lt;year&gt;2016&lt;/year&gt;&lt;/dates&gt;&lt;urls&gt;&lt;/urls&gt;&lt;electronic-resource-num&gt;dx.doi.org/10.1002/14651858.CD201601&lt;/electronic-resource-num&gt;&lt;/record&gt;&lt;/Cite&gt;&lt;/EndNote&gt;</w:instrText>
      </w:r>
      <w:r w:rsidR="001B1944" w:rsidRPr="003A77A9">
        <w:rPr>
          <w:lang w:val="en-GB"/>
        </w:rPr>
        <w:fldChar w:fldCharType="separate"/>
      </w:r>
      <w:r w:rsidR="004F1877" w:rsidRPr="003A77A9">
        <w:rPr>
          <w:noProof/>
          <w:lang w:val="en-GB"/>
        </w:rPr>
        <w:t>[</w:t>
      </w:r>
      <w:hyperlink w:anchor="_ENREF_42" w:tooltip="Higgins, 2016 #20" w:history="1">
        <w:r w:rsidR="00D82183" w:rsidRPr="003A77A9">
          <w:rPr>
            <w:noProof/>
            <w:lang w:val="en-GB"/>
          </w:rPr>
          <w:t>42</w:t>
        </w:r>
      </w:hyperlink>
      <w:r w:rsidR="004F1877" w:rsidRPr="003A77A9">
        <w:rPr>
          <w:noProof/>
          <w:lang w:val="en-GB"/>
        </w:rPr>
        <w:t>]</w:t>
      </w:r>
      <w:r w:rsidR="001B1944" w:rsidRPr="003A77A9">
        <w:rPr>
          <w:lang w:val="en-GB"/>
        </w:rPr>
        <w:fldChar w:fldCharType="end"/>
      </w:r>
      <w:r w:rsidR="002D533C" w:rsidRPr="003A77A9">
        <w:rPr>
          <w:lang w:val="en-GB"/>
        </w:rPr>
        <w:t>.</w:t>
      </w:r>
      <w:r w:rsidR="00DB75DA" w:rsidRPr="003A77A9">
        <w:rPr>
          <w:lang w:val="en-GB"/>
        </w:rPr>
        <w:t xml:space="preserve"> +: low risk of bias, </w:t>
      </w:r>
      <w:r w:rsidR="003C2446" w:rsidRPr="003A77A9">
        <w:rPr>
          <w:lang w:val="en-GB"/>
        </w:rPr>
        <w:t>~</w:t>
      </w:r>
      <w:r w:rsidR="00DB75DA" w:rsidRPr="003A77A9">
        <w:rPr>
          <w:lang w:val="en-GB"/>
        </w:rPr>
        <w:t xml:space="preserve">: </w:t>
      </w:r>
      <w:r w:rsidR="003C2446" w:rsidRPr="003A77A9">
        <w:rPr>
          <w:lang w:val="en-GB"/>
        </w:rPr>
        <w:t xml:space="preserve">some </w:t>
      </w:r>
      <w:r w:rsidR="00DB75DA" w:rsidRPr="003A77A9">
        <w:rPr>
          <w:lang w:val="en-GB"/>
        </w:rPr>
        <w:t>risk of bias, -: high risk of bias</w:t>
      </w:r>
      <w:r w:rsidR="00E31405" w:rsidRPr="003A77A9">
        <w:rPr>
          <w:lang w:val="en-GB"/>
        </w:rPr>
        <w:t>.</w:t>
      </w:r>
    </w:p>
    <w:tbl>
      <w:tblPr>
        <w:tblStyle w:val="Tabellenraster"/>
        <w:tblW w:w="9066" w:type="dxa"/>
        <w:tblLayout w:type="fixed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2689"/>
        <w:gridCol w:w="1134"/>
        <w:gridCol w:w="1134"/>
        <w:gridCol w:w="992"/>
        <w:gridCol w:w="1134"/>
        <w:gridCol w:w="992"/>
        <w:gridCol w:w="991"/>
      </w:tblGrid>
      <w:tr w:rsidR="00F81BED" w:rsidRPr="003A77A9" w:rsidTr="004A5B76">
        <w:tc>
          <w:tcPr>
            <w:tcW w:w="2689" w:type="dxa"/>
            <w:vAlign w:val="center"/>
          </w:tcPr>
          <w:p w:rsidR="00F81BED" w:rsidRPr="003A77A9" w:rsidRDefault="00F81BED" w:rsidP="004A5B76">
            <w:pPr>
              <w:rPr>
                <w:b/>
                <w:bCs/>
                <w:color w:val="000000"/>
                <w:sz w:val="20"/>
                <w:szCs w:val="22"/>
                <w:lang w:eastAsia="de-AT"/>
              </w:rPr>
            </w:pPr>
            <w:r w:rsidRPr="003A77A9">
              <w:rPr>
                <w:b/>
                <w:bCs/>
                <w:color w:val="000000"/>
                <w:sz w:val="20"/>
                <w:szCs w:val="22"/>
              </w:rPr>
              <w:t>Study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:rsidR="00F81BED" w:rsidRPr="003A77A9" w:rsidRDefault="00F81BED" w:rsidP="003C2446">
            <w:pPr>
              <w:jc w:val="center"/>
              <w:rPr>
                <w:b/>
                <w:color w:val="000000"/>
                <w:sz w:val="16"/>
                <w:szCs w:val="16"/>
              </w:rPr>
            </w:pPr>
            <w:r w:rsidRPr="003A77A9">
              <w:rPr>
                <w:b/>
                <w:color w:val="000000"/>
                <w:sz w:val="16"/>
                <w:szCs w:val="16"/>
              </w:rPr>
              <w:t>Randomization process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tcMar>
              <w:left w:w="57" w:type="dxa"/>
              <w:right w:w="57" w:type="dxa"/>
            </w:tcMar>
            <w:vAlign w:val="center"/>
          </w:tcPr>
          <w:p w:rsidR="00F81BED" w:rsidRPr="003A77A9" w:rsidRDefault="00F81BED" w:rsidP="003C2446">
            <w:pPr>
              <w:jc w:val="center"/>
              <w:rPr>
                <w:b/>
                <w:color w:val="000000"/>
                <w:sz w:val="16"/>
                <w:szCs w:val="16"/>
              </w:rPr>
            </w:pPr>
            <w:r w:rsidRPr="003A77A9">
              <w:rPr>
                <w:b/>
                <w:color w:val="000000"/>
                <w:sz w:val="16"/>
                <w:szCs w:val="16"/>
              </w:rPr>
              <w:t>Adherence to intervention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:rsidR="00F81BED" w:rsidRPr="003A77A9" w:rsidRDefault="00F81BED" w:rsidP="003C2446">
            <w:pPr>
              <w:jc w:val="center"/>
              <w:rPr>
                <w:b/>
                <w:color w:val="000000"/>
                <w:sz w:val="16"/>
                <w:szCs w:val="16"/>
              </w:rPr>
            </w:pPr>
            <w:r w:rsidRPr="003A77A9">
              <w:rPr>
                <w:b/>
                <w:color w:val="000000"/>
                <w:sz w:val="16"/>
                <w:szCs w:val="16"/>
              </w:rPr>
              <w:t>Missing outcome data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:rsidR="00F81BED" w:rsidRPr="003A77A9" w:rsidRDefault="00F81BED" w:rsidP="003C2446">
            <w:pPr>
              <w:jc w:val="center"/>
              <w:rPr>
                <w:b/>
                <w:color w:val="000000"/>
                <w:sz w:val="16"/>
                <w:szCs w:val="16"/>
              </w:rPr>
            </w:pPr>
            <w:r w:rsidRPr="003A77A9">
              <w:rPr>
                <w:b/>
                <w:color w:val="000000"/>
                <w:sz w:val="16"/>
                <w:szCs w:val="16"/>
              </w:rPr>
              <w:t>Measurement of the outcome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:rsidR="00F81BED" w:rsidRPr="003A77A9" w:rsidRDefault="00F81BED" w:rsidP="003C2446">
            <w:pPr>
              <w:jc w:val="center"/>
              <w:rPr>
                <w:b/>
                <w:color w:val="000000"/>
                <w:sz w:val="16"/>
                <w:szCs w:val="16"/>
              </w:rPr>
            </w:pPr>
            <w:r w:rsidRPr="003A77A9">
              <w:rPr>
                <w:b/>
                <w:color w:val="000000"/>
                <w:sz w:val="16"/>
                <w:szCs w:val="16"/>
              </w:rPr>
              <w:t>Selective outcome reporting</w:t>
            </w:r>
          </w:p>
        </w:tc>
        <w:tc>
          <w:tcPr>
            <w:tcW w:w="991" w:type="dxa"/>
            <w:tcBorders>
              <w:bottom w:val="single" w:sz="4" w:space="0" w:color="auto"/>
            </w:tcBorders>
            <w:vAlign w:val="center"/>
          </w:tcPr>
          <w:p w:rsidR="00F81BED" w:rsidRPr="003A77A9" w:rsidRDefault="006F28B2" w:rsidP="006F28B2">
            <w:pPr>
              <w:jc w:val="center"/>
              <w:rPr>
                <w:b/>
                <w:color w:val="000000"/>
                <w:sz w:val="16"/>
                <w:szCs w:val="16"/>
              </w:rPr>
            </w:pPr>
            <w:r w:rsidRPr="003A77A9">
              <w:rPr>
                <w:b/>
                <w:color w:val="000000"/>
                <w:sz w:val="16"/>
                <w:szCs w:val="16"/>
              </w:rPr>
              <w:t>Overal</w:t>
            </w:r>
            <w:r w:rsidR="004A5B76" w:rsidRPr="003A77A9">
              <w:rPr>
                <w:b/>
                <w:color w:val="000000"/>
                <w:sz w:val="16"/>
                <w:szCs w:val="16"/>
              </w:rPr>
              <w:t>l</w:t>
            </w:r>
            <w:r w:rsidRPr="003A77A9">
              <w:rPr>
                <w:b/>
                <w:color w:val="000000"/>
                <w:sz w:val="16"/>
                <w:szCs w:val="16"/>
              </w:rPr>
              <w:t xml:space="preserve"> risk</w:t>
            </w:r>
          </w:p>
        </w:tc>
      </w:tr>
      <w:tr w:rsidR="006F28B2" w:rsidRPr="003A77A9" w:rsidTr="004A5B76">
        <w:trPr>
          <w:trHeight w:val="397"/>
        </w:trPr>
        <w:tc>
          <w:tcPr>
            <w:tcW w:w="2689" w:type="dxa"/>
            <w:vAlign w:val="center"/>
          </w:tcPr>
          <w:p w:rsidR="006F28B2" w:rsidRPr="003A77A9" w:rsidRDefault="006F28B2" w:rsidP="00F82760">
            <w:pPr>
              <w:rPr>
                <w:color w:val="000000"/>
                <w:sz w:val="22"/>
                <w:szCs w:val="22"/>
              </w:rPr>
            </w:pPr>
            <w:r w:rsidRPr="003A77A9">
              <w:rPr>
                <w:color w:val="000000"/>
                <w:sz w:val="22"/>
                <w:szCs w:val="22"/>
              </w:rPr>
              <w:t xml:space="preserve">Rosenthal et al. 1984 </w:t>
            </w:r>
            <w:r w:rsidRPr="003A77A9">
              <w:rPr>
                <w:color w:val="000000"/>
                <w:sz w:val="22"/>
                <w:szCs w:val="22"/>
              </w:rPr>
              <w:fldChar w:fldCharType="begin"/>
            </w:r>
            <w:r w:rsidR="009E5EB0" w:rsidRPr="003A77A9">
              <w:rPr>
                <w:color w:val="000000"/>
                <w:sz w:val="22"/>
                <w:szCs w:val="22"/>
              </w:rPr>
              <w:instrText xml:space="preserve"> ADDIN EN.CITE &lt;EndNote&gt;&lt;Cite&gt;&lt;Author&gt;Rosenthal&lt;/Author&gt;&lt;Year&gt;1984&lt;/Year&gt;&lt;RecNum&gt;14&lt;/RecNum&gt;&lt;DisplayText&gt;[2]&lt;/DisplayText&gt;&lt;record&gt;&lt;rec-number&gt;14&lt;/rec-number&gt;&lt;foreign-keys&gt;&lt;key app="EN" db-id="9vf95a50mzdrt0erawvvrxfestsa9dvf2szf" timestamp="1550220232"&gt;14&lt;/key&gt;&lt;/foreign-keys&gt;&lt;ref-type name="Journal Article"&gt;17&lt;/ref-type&gt;&lt;contributors&gt;&lt;authors&gt;&lt;author&gt;Rosenthal, N. E.&lt;/author&gt;&lt;author&gt;Sack, D. A.&lt;/author&gt;&lt;author&gt;Gillin, J. C.&lt;/author&gt;&lt;author&gt;Lewy, A. J.&lt;/author&gt;&lt;author&gt;Goodwin, F. K.&lt;/author&gt;&lt;author&gt;Davenport, Y.&lt;/author&gt;&lt;author&gt;Mueller, P. S.&lt;/author&gt;&lt;author&gt;Newsome, D. A.&lt;/author&gt;&lt;author&gt;Wehr, T. A.&lt;/author&gt;&lt;/authors&gt;&lt;/contributors&gt;&lt;titles&gt;&lt;title&gt;Seasonal affective disorder. A description of the syndrome and preliminary findings with light therapy&lt;/title&gt;&lt;secondary-title&gt;Arch Gen Psychiatry&lt;/secondary-title&gt;&lt;alt-title&gt;Archives of General Psychiatry&lt;/alt-title&gt;&lt;/titles&gt;&lt;periodical&gt;&lt;full-title&gt;Arch Gen Psychiatry&lt;/full-title&gt;&lt;abbr-1&gt;Archives of General Psychiatry&lt;/abbr-1&gt;&lt;/periodical&gt;&lt;alt-periodical&gt;&lt;full-title&gt;Arch Gen Psychiatry&lt;/full-title&gt;&lt;abbr-1&gt;Archives of General Psychiatry&lt;/abbr-1&gt;&lt;/alt-periodical&gt;&lt;pages&gt;72-80&lt;/pages&gt;&lt;volume&gt;41&lt;/volume&gt;&lt;number&gt;1&lt;/number&gt;&lt;keywords&gt;&lt;keyword&gt;Adult&lt;/keyword&gt;&lt;keyword&gt;Bipolar Disorder/diagnosis/psychology/therapy&lt;/keyword&gt;&lt;keyword&gt;Delta Rhythm&lt;/keyword&gt;&lt;keyword&gt;Depressive Disorder/*diagnosis/psychology/therapy&lt;/keyword&gt;&lt;keyword&gt;Disorders of Excessive Somnolence/diagnosis/psychology&lt;/keyword&gt;&lt;keyword&gt;Feeding and Eating Disorders/diagnosis/psychology&lt;/keyword&gt;&lt;keyword&gt;Female&lt;/keyword&gt;&lt;keyword&gt;Humans&lt;/keyword&gt;&lt;keyword&gt;Hyperphagia/diagnosis/psychology&lt;/keyword&gt;&lt;keyword&gt;Male&lt;/keyword&gt;&lt;keyword&gt;*Phototherapy&lt;/keyword&gt;&lt;keyword&gt;*Seasons&lt;/keyword&gt;&lt;keyword&gt;Sleep/physiology&lt;/keyword&gt;&lt;/keywords&gt;&lt;dates&gt;&lt;year&gt;1984&lt;/year&gt;&lt;pub-dates&gt;&lt;date&gt;Jan&lt;/date&gt;&lt;/pub-dates&gt;&lt;/dates&gt;&lt;isbn&gt;0003-990X (Print)&amp;#xD;0003-990X (Linking)&lt;/isbn&gt;&lt;accession-num&gt;6581756&lt;/accession-num&gt;&lt;urls&gt;&lt;related-urls&gt;&lt;url&gt;https://www.ncbi.nlm.nih.gov/pubmed/6581756&lt;/url&gt;&lt;/related-urls&gt;&lt;/urls&gt;&lt;/record&gt;&lt;/Cite&gt;&lt;/EndNote&gt;</w:instrText>
            </w:r>
            <w:r w:rsidRPr="003A77A9">
              <w:rPr>
                <w:color w:val="000000"/>
                <w:sz w:val="22"/>
                <w:szCs w:val="22"/>
              </w:rPr>
              <w:fldChar w:fldCharType="separate"/>
            </w:r>
            <w:r w:rsidR="009E5EB0" w:rsidRPr="003A77A9">
              <w:rPr>
                <w:noProof/>
                <w:color w:val="000000"/>
                <w:sz w:val="22"/>
                <w:szCs w:val="22"/>
              </w:rPr>
              <w:t>[</w:t>
            </w:r>
            <w:hyperlink w:anchor="_ENREF_2" w:tooltip="Rosenthal, 1984 #14" w:history="1">
              <w:r w:rsidR="00D82183" w:rsidRPr="003A77A9">
                <w:rPr>
                  <w:noProof/>
                  <w:color w:val="000000"/>
                  <w:sz w:val="22"/>
                  <w:szCs w:val="22"/>
                </w:rPr>
                <w:t>2</w:t>
              </w:r>
            </w:hyperlink>
            <w:r w:rsidR="009E5EB0" w:rsidRPr="003A77A9">
              <w:rPr>
                <w:noProof/>
                <w:color w:val="000000"/>
                <w:sz w:val="22"/>
                <w:szCs w:val="22"/>
              </w:rPr>
              <w:t>]</w:t>
            </w:r>
            <w:r w:rsidRPr="003A77A9">
              <w:rPr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134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1134" w:type="dxa"/>
            <w:shd w:val="clear" w:color="auto" w:fill="D99594" w:themeFill="accent2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-</w:t>
            </w:r>
          </w:p>
        </w:tc>
        <w:tc>
          <w:tcPr>
            <w:tcW w:w="992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1134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992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991" w:type="dxa"/>
            <w:shd w:val="clear" w:color="auto" w:fill="D99594"/>
            <w:vAlign w:val="center"/>
          </w:tcPr>
          <w:p w:rsidR="006F28B2" w:rsidRPr="003A77A9" w:rsidRDefault="006F28B2" w:rsidP="004A5B76">
            <w:pPr>
              <w:jc w:val="center"/>
              <w:rPr>
                <w:b/>
              </w:rPr>
            </w:pPr>
            <w:r w:rsidRPr="003A77A9">
              <w:rPr>
                <w:b/>
              </w:rPr>
              <w:t>-</w:t>
            </w:r>
          </w:p>
        </w:tc>
      </w:tr>
      <w:tr w:rsidR="006F28B2" w:rsidRPr="003A77A9" w:rsidTr="004A5B76">
        <w:trPr>
          <w:trHeight w:val="397"/>
        </w:trPr>
        <w:tc>
          <w:tcPr>
            <w:tcW w:w="2689" w:type="dxa"/>
            <w:vAlign w:val="center"/>
          </w:tcPr>
          <w:p w:rsidR="006F28B2" w:rsidRPr="003A77A9" w:rsidRDefault="006F28B2" w:rsidP="00F82760">
            <w:pPr>
              <w:rPr>
                <w:color w:val="000000"/>
                <w:sz w:val="22"/>
                <w:szCs w:val="22"/>
              </w:rPr>
            </w:pPr>
            <w:r w:rsidRPr="003A77A9">
              <w:rPr>
                <w:color w:val="000000"/>
                <w:sz w:val="22"/>
                <w:szCs w:val="22"/>
              </w:rPr>
              <w:t xml:space="preserve">Rosenthal et al. 1985 </w:t>
            </w:r>
            <w:r w:rsidRPr="003A77A9">
              <w:rPr>
                <w:color w:val="000000"/>
                <w:sz w:val="22"/>
                <w:szCs w:val="22"/>
              </w:rPr>
              <w:fldChar w:fldCharType="begin"/>
            </w:r>
            <w:r w:rsidR="00D82183" w:rsidRPr="003A77A9">
              <w:rPr>
                <w:color w:val="000000"/>
                <w:sz w:val="22"/>
                <w:szCs w:val="22"/>
              </w:rPr>
              <w:instrText xml:space="preserve"> ADDIN EN.CITE &lt;EndNote&gt;&lt;Cite&gt;&lt;Author&gt;Rosenthal&lt;/Author&gt;&lt;Year&gt;1985&lt;/Year&gt;&lt;RecNum&gt;13&lt;/RecNum&gt;&lt;DisplayText&gt;[83]&lt;/DisplayText&gt;&lt;record&gt;&lt;rec-number&gt;13&lt;/rec-number&gt;&lt;foreign-keys&gt;&lt;key app="EN" db-id="9vf95a50mzdrt0erawvvrxfestsa9dvf2szf" timestamp="1550220232"&gt;13&lt;/key&gt;&lt;/foreign-keys&gt;&lt;ref-type name="Journal Article"&gt;17&lt;/ref-type&gt;&lt;contributors&gt;&lt;authors&gt;&lt;author&gt;Rosenthal, N. E.&lt;/author&gt;&lt;author&gt;Sack, D. A.&lt;/author&gt;&lt;author&gt;Carpenter, C. J.&lt;/author&gt;&lt;author&gt;Parry, B. L.&lt;/author&gt;&lt;author&gt;Mendelson, W. B.&lt;/author&gt;&lt;author&gt;Wehr, T. A.&lt;/author&gt;&lt;/authors&gt;&lt;/contributors&gt;&lt;titles&gt;&lt;title&gt;Antidepressant effects of light in seasonal affective disorder&lt;/title&gt;&lt;secondary-title&gt;Am J Psychiatry&lt;/secondary-title&gt;&lt;alt-title&gt;American Journal of Psychiatry&lt;/alt-title&gt;&lt;/titles&gt;&lt;periodical&gt;&lt;full-title&gt;Am J Psychiatry&lt;/full-title&gt;&lt;abbr-1&gt;American Journal of Psychiatry&lt;/abbr-1&gt;&lt;/periodical&gt;&lt;alt-periodical&gt;&lt;full-title&gt;Am J Psychiatry&lt;/full-title&gt;&lt;abbr-1&gt;American Journal of Psychiatry&lt;/abbr-1&gt;&lt;/alt-periodical&gt;&lt;pages&gt;163-70&lt;/pages&gt;&lt;volume&gt;142&lt;/volume&gt;&lt;number&gt;2&lt;/number&gt;&lt;keywords&gt;&lt;keyword&gt;Adult&lt;/keyword&gt;&lt;keyword&gt;Ambulatory Care&lt;/keyword&gt;&lt;keyword&gt;Bipolar Disorder/psychology/therapy&lt;/keyword&gt;&lt;keyword&gt;Clinical Trials as Topic&lt;/keyword&gt;&lt;keyword&gt;Depressive Disorder/psychology/*therapy&lt;/keyword&gt;&lt;keyword&gt;Female&lt;/keyword&gt;&lt;keyword&gt;Hospitalization&lt;/keyword&gt;&lt;keyword&gt;Humans&lt;/keyword&gt;&lt;keyword&gt;Light&lt;/keyword&gt;&lt;keyword&gt;Male&lt;/keyword&gt;&lt;keyword&gt;*Phototherapy&lt;/keyword&gt;&lt;keyword&gt;Psychiatric Status Rating Scales&lt;/keyword&gt;&lt;keyword&gt;*Seasons&lt;/keyword&gt;&lt;keyword&gt;Sleep&lt;/keyword&gt;&lt;keyword&gt;Wakefulness&lt;/keyword&gt;&lt;/keywords&gt;&lt;dates&gt;&lt;year&gt;1985&lt;/year&gt;&lt;pub-dates&gt;&lt;date&gt;Feb&lt;/date&gt;&lt;/pub-dates&gt;&lt;/dates&gt;&lt;isbn&gt;0002-953X (Print)&amp;#xD;0002-953X (Linking)&lt;/isbn&gt;&lt;accession-num&gt;3882000&lt;/accession-num&gt;&lt;urls&gt;&lt;related-urls&gt;&lt;url&gt;https://www.ncbi.nlm.nih.gov/pubmed/3882000&lt;/url&gt;&lt;/related-urls&gt;&lt;/urls&gt;&lt;electronic-resource-num&gt;10.1176/ajp.142.2.163&lt;/electronic-resource-num&gt;&lt;/record&gt;&lt;/Cite&gt;&lt;/EndNote&gt;</w:instrText>
            </w:r>
            <w:r w:rsidRPr="003A77A9">
              <w:rPr>
                <w:color w:val="000000"/>
                <w:sz w:val="22"/>
                <w:szCs w:val="22"/>
              </w:rPr>
              <w:fldChar w:fldCharType="separate"/>
            </w:r>
            <w:r w:rsidR="00D82183" w:rsidRPr="003A77A9">
              <w:rPr>
                <w:noProof/>
                <w:color w:val="000000"/>
                <w:sz w:val="22"/>
                <w:szCs w:val="22"/>
              </w:rPr>
              <w:t>[</w:t>
            </w:r>
            <w:hyperlink w:anchor="_ENREF_83" w:tooltip="Rosenthal, 1985 #13" w:history="1">
              <w:r w:rsidR="00D82183" w:rsidRPr="003A77A9">
                <w:rPr>
                  <w:noProof/>
                  <w:color w:val="000000"/>
                  <w:sz w:val="22"/>
                  <w:szCs w:val="22"/>
                </w:rPr>
                <w:t>83</w:t>
              </w:r>
            </w:hyperlink>
            <w:r w:rsidR="00D82183" w:rsidRPr="003A77A9">
              <w:rPr>
                <w:noProof/>
                <w:color w:val="000000"/>
                <w:sz w:val="22"/>
                <w:szCs w:val="22"/>
              </w:rPr>
              <w:t>]</w:t>
            </w:r>
            <w:r w:rsidRPr="003A77A9">
              <w:rPr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134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1134" w:type="dxa"/>
            <w:shd w:val="clear" w:color="auto" w:fill="D99594" w:themeFill="accent2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-</w:t>
            </w:r>
          </w:p>
        </w:tc>
        <w:tc>
          <w:tcPr>
            <w:tcW w:w="992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1134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992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991" w:type="dxa"/>
            <w:shd w:val="clear" w:color="auto" w:fill="D99594"/>
            <w:vAlign w:val="center"/>
          </w:tcPr>
          <w:p w:rsidR="006F28B2" w:rsidRPr="003A77A9" w:rsidRDefault="006F28B2" w:rsidP="004A5B76">
            <w:pPr>
              <w:jc w:val="center"/>
              <w:rPr>
                <w:b/>
              </w:rPr>
            </w:pPr>
            <w:r w:rsidRPr="003A77A9">
              <w:rPr>
                <w:b/>
              </w:rPr>
              <w:t>-</w:t>
            </w:r>
          </w:p>
        </w:tc>
      </w:tr>
      <w:tr w:rsidR="006F28B2" w:rsidRPr="003A77A9" w:rsidTr="004A5B76">
        <w:trPr>
          <w:trHeight w:val="397"/>
        </w:trPr>
        <w:tc>
          <w:tcPr>
            <w:tcW w:w="2689" w:type="dxa"/>
            <w:vAlign w:val="center"/>
          </w:tcPr>
          <w:p w:rsidR="006F28B2" w:rsidRPr="003A77A9" w:rsidRDefault="006F28B2" w:rsidP="00F82760">
            <w:pPr>
              <w:rPr>
                <w:sz w:val="22"/>
                <w:szCs w:val="22"/>
              </w:rPr>
            </w:pPr>
            <w:r w:rsidRPr="003A77A9">
              <w:rPr>
                <w:sz w:val="22"/>
                <w:szCs w:val="22"/>
              </w:rPr>
              <w:t xml:space="preserve">Wirz-Justice et al. 1986 </w:t>
            </w:r>
            <w:r w:rsidRPr="003A77A9">
              <w:rPr>
                <w:sz w:val="22"/>
                <w:szCs w:val="22"/>
              </w:rPr>
              <w:fldChar w:fldCharType="begin"/>
            </w:r>
            <w:r w:rsidR="008F32DB" w:rsidRPr="003A77A9">
              <w:rPr>
                <w:sz w:val="22"/>
                <w:szCs w:val="22"/>
              </w:rPr>
              <w:instrText xml:space="preserve"> ADDIN EN.CITE &lt;EndNote&gt;&lt;Cite&gt;&lt;Author&gt;Wirz-Justice&lt;/Author&gt;&lt;Year&gt;1986&lt;/Year&gt;&lt;RecNum&gt;19&lt;/RecNum&gt;&lt;DisplayText&gt;[64]&lt;/DisplayText&gt;&lt;record&gt;&lt;rec-number&gt;19&lt;/rec-number&gt;&lt;foreign-keys&gt;&lt;key app="EN" db-id="9vf95a50mzdrt0erawvvrxfestsa9dvf2szf" timestamp="1550220232"&gt;19&lt;/key&gt;&lt;/foreign-keys&gt;&lt;ref-type name="Journal Article"&gt;17&lt;/ref-type&gt;&lt;contributors&gt;&lt;authors&gt;&lt;author&gt;Wirz-Justice, A.&lt;/author&gt;&lt;author&gt;Bucheli, C.&lt;/author&gt;&lt;author&gt;Graw, P.&lt;/author&gt;&lt;author&gt;Kielholz, P.&lt;/author&gt;&lt;author&gt;Fisch, H. U.&lt;/author&gt;&lt;author&gt;Woggon, B.&lt;/author&gt;&lt;/authors&gt;&lt;/contributors&gt;&lt;titles&gt;&lt;title&gt;Light treatment of seasonal affective disorder in Switzerland&lt;/title&gt;&lt;secondary-title&gt;Acta Psychiatr Scand&lt;/secondary-title&gt;&lt;alt-title&gt;Acta Psychiatrica Scandinavica&lt;/alt-title&gt;&lt;/titles&gt;&lt;periodical&gt;&lt;full-title&gt;Acta Psychiatr Scand&lt;/full-title&gt;&lt;abbr-1&gt;Acta Psychiatrica Scandinavica&lt;/abbr-1&gt;&lt;/periodical&gt;&lt;alt-periodical&gt;&lt;full-title&gt;Acta Psychiatr Scand&lt;/full-title&gt;&lt;abbr-1&gt;Acta Psychiatrica Scandinavica&lt;/abbr-1&gt;&lt;/alt-periodical&gt;&lt;pages&gt;193-204&lt;/pages&gt;&lt;volume&gt;74&lt;/volume&gt;&lt;number&gt;2&lt;/number&gt;&lt;keywords&gt;&lt;keyword&gt;Adult&lt;/keyword&gt;&lt;keyword&gt;Circadian Rhythm&lt;/keyword&gt;&lt;keyword&gt;Depressive Disorder/psychology/*therapy&lt;/keyword&gt;&lt;keyword&gt;Female&lt;/keyword&gt;&lt;keyword&gt;Humans&lt;/keyword&gt;&lt;keyword&gt;*Lighting&lt;/keyword&gt;&lt;keyword&gt;Male&lt;/keyword&gt;&lt;keyword&gt;*Seasons&lt;/keyword&gt;&lt;keyword&gt;Switzerland&lt;/keyword&gt;&lt;/keywords&gt;&lt;dates&gt;&lt;year&gt;1986&lt;/year&gt;&lt;pub-dates&gt;&lt;date&gt;Aug&lt;/date&gt;&lt;/pub-dates&gt;&lt;/dates&gt;&lt;isbn&gt;0001-690X (Print)&amp;#xD;0001-690X (Linking)&lt;/isbn&gt;&lt;accession-num&gt;3776666&lt;/accession-num&gt;&lt;urls&gt;&lt;related-urls&gt;&lt;url&gt;https://www.ncbi.nlm.nih.gov/pubmed/3776666&lt;/url&gt;&lt;/related-urls&gt;&lt;/urls&gt;&lt;/record&gt;&lt;/Cite&gt;&lt;/EndNote&gt;</w:instrText>
            </w:r>
            <w:r w:rsidRPr="003A77A9">
              <w:rPr>
                <w:sz w:val="22"/>
                <w:szCs w:val="22"/>
              </w:rPr>
              <w:fldChar w:fldCharType="separate"/>
            </w:r>
            <w:r w:rsidR="008F32DB" w:rsidRPr="003A77A9">
              <w:rPr>
                <w:noProof/>
                <w:sz w:val="22"/>
                <w:szCs w:val="22"/>
              </w:rPr>
              <w:t>[</w:t>
            </w:r>
            <w:hyperlink w:anchor="_ENREF_64" w:tooltip="Wirz-Justice, 1986 #19" w:history="1">
              <w:r w:rsidR="00D82183" w:rsidRPr="003A77A9">
                <w:rPr>
                  <w:noProof/>
                  <w:sz w:val="22"/>
                  <w:szCs w:val="22"/>
                </w:rPr>
                <w:t>64</w:t>
              </w:r>
            </w:hyperlink>
            <w:r w:rsidR="008F32DB" w:rsidRPr="003A77A9">
              <w:rPr>
                <w:noProof/>
                <w:sz w:val="22"/>
                <w:szCs w:val="22"/>
              </w:rPr>
              <w:t>]</w:t>
            </w:r>
            <w:r w:rsidRPr="003A77A9">
              <w:rPr>
                <w:sz w:val="22"/>
                <w:szCs w:val="22"/>
              </w:rPr>
              <w:fldChar w:fldCharType="end"/>
            </w:r>
          </w:p>
        </w:tc>
        <w:tc>
          <w:tcPr>
            <w:tcW w:w="1134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1134" w:type="dxa"/>
            <w:shd w:val="clear" w:color="auto" w:fill="D99594" w:themeFill="accent2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-</w:t>
            </w:r>
          </w:p>
        </w:tc>
        <w:tc>
          <w:tcPr>
            <w:tcW w:w="992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1134" w:type="dxa"/>
            <w:shd w:val="clear" w:color="auto" w:fill="FFFF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~</w:t>
            </w:r>
          </w:p>
        </w:tc>
        <w:tc>
          <w:tcPr>
            <w:tcW w:w="992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991" w:type="dxa"/>
            <w:shd w:val="clear" w:color="auto" w:fill="D99594"/>
            <w:vAlign w:val="center"/>
          </w:tcPr>
          <w:p w:rsidR="006F28B2" w:rsidRPr="003A77A9" w:rsidRDefault="006F28B2" w:rsidP="004A5B76">
            <w:pPr>
              <w:jc w:val="center"/>
              <w:rPr>
                <w:b/>
              </w:rPr>
            </w:pPr>
            <w:r w:rsidRPr="003A77A9">
              <w:rPr>
                <w:b/>
              </w:rPr>
              <w:t>-</w:t>
            </w:r>
          </w:p>
        </w:tc>
      </w:tr>
      <w:tr w:rsidR="006F28B2" w:rsidRPr="003A77A9" w:rsidTr="004A5B76">
        <w:trPr>
          <w:trHeight w:val="397"/>
        </w:trPr>
        <w:tc>
          <w:tcPr>
            <w:tcW w:w="2689" w:type="dxa"/>
            <w:vAlign w:val="center"/>
          </w:tcPr>
          <w:p w:rsidR="006F28B2" w:rsidRPr="003A77A9" w:rsidRDefault="006F28B2" w:rsidP="00F82760">
            <w:pPr>
              <w:rPr>
                <w:color w:val="000000"/>
                <w:sz w:val="22"/>
                <w:szCs w:val="22"/>
              </w:rPr>
            </w:pPr>
            <w:r w:rsidRPr="003A77A9">
              <w:rPr>
                <w:color w:val="000000"/>
                <w:sz w:val="22"/>
                <w:szCs w:val="22"/>
              </w:rPr>
              <w:t xml:space="preserve">Grota et al. 1989 </w:t>
            </w:r>
            <w:r w:rsidRPr="003A77A9">
              <w:rPr>
                <w:color w:val="000000"/>
                <w:sz w:val="22"/>
                <w:szCs w:val="22"/>
              </w:rPr>
              <w:fldChar w:fldCharType="begin"/>
            </w:r>
            <w:r w:rsidR="008F32DB" w:rsidRPr="003A77A9">
              <w:rPr>
                <w:color w:val="000000"/>
                <w:sz w:val="22"/>
                <w:szCs w:val="22"/>
              </w:rPr>
              <w:instrText xml:space="preserve"> ADDIN EN.CITE &lt;EndNote&gt;&lt;Cite&gt;&lt;Author&gt;Grota&lt;/Author&gt;&lt;Year&gt;1989&lt;/Year&gt;&lt;RecNum&gt;6&lt;/RecNum&gt;&lt;DisplayText&gt;[63]&lt;/DisplayText&gt;&lt;record&gt;&lt;rec-number&gt;6&lt;/rec-number&gt;&lt;foreign-keys&gt;&lt;key app="EN" db-id="9vf95a50mzdrt0erawvvrxfestsa9dvf2szf" timestamp="1550220232"&gt;6&lt;/key&gt;&lt;/foreign-keys&gt;&lt;ref-type name="Journal Article"&gt;17&lt;/ref-type&gt;&lt;contributors&gt;&lt;authors&gt;&lt;author&gt;Grota, L. J.&lt;/author&gt;&lt;author&gt;Yerevanian, B. I.&lt;/author&gt;&lt;author&gt;Gupta, K.&lt;/author&gt;&lt;author&gt;Kruse, J.&lt;/author&gt;&lt;author&gt;Zborowski, L.&lt;/author&gt;&lt;/authors&gt;&lt;/contributors&gt;&lt;auth-address&gt;Dept. of Psychiatry, University of Rochester Medical Center, NY 14642.&lt;/auth-address&gt;&lt;titles&gt;&lt;title&gt;Phototherapy for seasonal major depressive disorder: effectiveness of bright light of high or low intensity&lt;/title&gt;&lt;secondary-title&gt;Psychiatry Res&lt;/secondary-title&gt;&lt;alt-title&gt;Psychiatry Research&lt;/alt-title&gt;&lt;/titles&gt;&lt;periodical&gt;&lt;full-title&gt;Psychiatry Res&lt;/full-title&gt;&lt;abbr-1&gt;Psychiatry Research&lt;/abbr-1&gt;&lt;/periodical&gt;&lt;alt-periodical&gt;&lt;full-title&gt;Psychiatry Res&lt;/full-title&gt;&lt;abbr-1&gt;Psychiatry Research&lt;/abbr-1&gt;&lt;/alt-periodical&gt;&lt;pages&gt;29-35&lt;/pages&gt;&lt;volume&gt;29&lt;/volume&gt;&lt;number&gt;1&lt;/number&gt;&lt;keywords&gt;&lt;keyword&gt;Adult&lt;/keyword&gt;&lt;keyword&gt;Clinical Trials as Topic&lt;/keyword&gt;&lt;keyword&gt;Depressive Disorder/psychology/*therapy&lt;/keyword&gt;&lt;keyword&gt;Female&lt;/keyword&gt;&lt;keyword&gt;Humans&lt;/keyword&gt;&lt;keyword&gt;Male&lt;/keyword&gt;&lt;keyword&gt;Phototherapy/*methods&lt;/keyword&gt;&lt;keyword&gt;Psychiatric Status Rating Scales&lt;/keyword&gt;&lt;keyword&gt;Random Allocation&lt;/keyword&gt;&lt;keyword&gt;*Seasons&lt;/keyword&gt;&lt;/keywords&gt;&lt;dates&gt;&lt;year&gt;1989&lt;/year&gt;&lt;pub-dates&gt;&lt;date&gt;Jul&lt;/date&gt;&lt;/pub-dates&gt;&lt;/dates&gt;&lt;isbn&gt;0165-1781 (Print)&amp;#xD;0165-1781 (Linking)&lt;/isbn&gt;&lt;accession-num&gt;2672062&lt;/accession-num&gt;&lt;urls&gt;&lt;related-urls&gt;&lt;url&gt;https://www.ncbi.nlm.nih.gov/pubmed/2672062&lt;/url&gt;&lt;/related-urls&gt;&lt;/urls&gt;&lt;/record&gt;&lt;/Cite&gt;&lt;/EndNote&gt;</w:instrText>
            </w:r>
            <w:r w:rsidRPr="003A77A9">
              <w:rPr>
                <w:color w:val="000000"/>
                <w:sz w:val="22"/>
                <w:szCs w:val="22"/>
              </w:rPr>
              <w:fldChar w:fldCharType="separate"/>
            </w:r>
            <w:r w:rsidR="008F32DB" w:rsidRPr="003A77A9">
              <w:rPr>
                <w:noProof/>
                <w:color w:val="000000"/>
                <w:sz w:val="22"/>
                <w:szCs w:val="22"/>
              </w:rPr>
              <w:t>[</w:t>
            </w:r>
            <w:hyperlink w:anchor="_ENREF_63" w:tooltip="Grota, 1989 #6" w:history="1">
              <w:r w:rsidR="00D82183" w:rsidRPr="003A77A9">
                <w:rPr>
                  <w:noProof/>
                  <w:color w:val="000000"/>
                  <w:sz w:val="22"/>
                  <w:szCs w:val="22"/>
                </w:rPr>
                <w:t>63</w:t>
              </w:r>
            </w:hyperlink>
            <w:r w:rsidR="008F32DB" w:rsidRPr="003A77A9">
              <w:rPr>
                <w:noProof/>
                <w:color w:val="000000"/>
                <w:sz w:val="22"/>
                <w:szCs w:val="22"/>
              </w:rPr>
              <w:t>]</w:t>
            </w:r>
            <w:r w:rsidRPr="003A77A9">
              <w:rPr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134" w:type="dxa"/>
            <w:shd w:val="clear" w:color="auto" w:fill="FFFF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~</w:t>
            </w:r>
          </w:p>
        </w:tc>
        <w:tc>
          <w:tcPr>
            <w:tcW w:w="1134" w:type="dxa"/>
            <w:shd w:val="clear" w:color="auto" w:fill="D99594" w:themeFill="accent2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-</w:t>
            </w:r>
          </w:p>
        </w:tc>
        <w:tc>
          <w:tcPr>
            <w:tcW w:w="992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1134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992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991" w:type="dxa"/>
            <w:shd w:val="clear" w:color="auto" w:fill="D99594"/>
            <w:vAlign w:val="center"/>
          </w:tcPr>
          <w:p w:rsidR="006F28B2" w:rsidRPr="003A77A9" w:rsidRDefault="006F28B2" w:rsidP="004A5B76">
            <w:pPr>
              <w:jc w:val="center"/>
              <w:rPr>
                <w:b/>
              </w:rPr>
            </w:pPr>
            <w:r w:rsidRPr="003A77A9">
              <w:rPr>
                <w:b/>
              </w:rPr>
              <w:t>-</w:t>
            </w:r>
          </w:p>
        </w:tc>
      </w:tr>
      <w:tr w:rsidR="006F28B2" w:rsidRPr="003A77A9" w:rsidTr="004A5B76">
        <w:trPr>
          <w:trHeight w:val="397"/>
        </w:trPr>
        <w:tc>
          <w:tcPr>
            <w:tcW w:w="2689" w:type="dxa"/>
            <w:vAlign w:val="center"/>
          </w:tcPr>
          <w:p w:rsidR="006F28B2" w:rsidRPr="003A77A9" w:rsidRDefault="006F28B2" w:rsidP="00F82760">
            <w:pPr>
              <w:rPr>
                <w:color w:val="000000"/>
                <w:sz w:val="22"/>
                <w:szCs w:val="22"/>
              </w:rPr>
            </w:pPr>
            <w:r w:rsidRPr="003A77A9">
              <w:rPr>
                <w:color w:val="000000"/>
                <w:sz w:val="22"/>
                <w:szCs w:val="22"/>
              </w:rPr>
              <w:t xml:space="preserve">Magnusson et al. 1991 </w:t>
            </w:r>
            <w:r w:rsidRPr="003A77A9">
              <w:rPr>
                <w:color w:val="000000"/>
                <w:sz w:val="22"/>
                <w:szCs w:val="22"/>
              </w:rPr>
              <w:fldChar w:fldCharType="begin"/>
            </w:r>
            <w:r w:rsidR="008F32DB" w:rsidRPr="003A77A9">
              <w:rPr>
                <w:color w:val="000000"/>
                <w:sz w:val="22"/>
                <w:szCs w:val="22"/>
              </w:rPr>
              <w:instrText xml:space="preserve"> ADDIN EN.CITE &lt;EndNote&gt;&lt;Cite&gt;&lt;Author&gt;Magnusson&lt;/Author&gt;&lt;Year&gt;1991&lt;/Year&gt;&lt;RecNum&gt;9&lt;/RecNum&gt;&lt;DisplayText&gt;[61]&lt;/DisplayText&gt;&lt;record&gt;&lt;rec-number&gt;9&lt;/rec-number&gt;&lt;foreign-keys&gt;&lt;key app="EN" db-id="9vf95a50mzdrt0erawvvrxfestsa9dvf2szf" timestamp="1550220232"&gt;9&lt;/key&gt;&lt;/foreign-keys&gt;&lt;ref-type name="Journal Article"&gt;17&lt;/ref-type&gt;&lt;contributors&gt;&lt;authors&gt;&lt;author&gt;Magnusson, A.&lt;/author&gt;&lt;author&gt;Kristbjarnarson, H.&lt;/author&gt;&lt;/authors&gt;&lt;/contributors&gt;&lt;auth-address&gt;Department of Psychiatry, National University Hospital, Reykjavik, Iceland.&lt;/auth-address&gt;&lt;titles&gt;&lt;title&gt;Treatment of seasonal affective disorder with high-intensity light. A phototherapy study with an Icelandic group of patients&lt;/title&gt;&lt;secondary-title&gt;J Affect Disord&lt;/secondary-title&gt;&lt;alt-title&gt;Journal of Affective Disorders&lt;/alt-title&gt;&lt;/titles&gt;&lt;periodical&gt;&lt;full-title&gt;J Affect Disord&lt;/full-title&gt;&lt;abbr-1&gt;Journal of Affective Disorders&lt;/abbr-1&gt;&lt;/periodical&gt;&lt;alt-periodical&gt;&lt;full-title&gt;J Affect Disord&lt;/full-title&gt;&lt;abbr-1&gt;Journal of Affective Disorders&lt;/abbr-1&gt;&lt;/alt-periodical&gt;&lt;pages&gt;141-7&lt;/pages&gt;&lt;volume&gt;21&lt;/volume&gt;&lt;number&gt;2&lt;/number&gt;&lt;keywords&gt;&lt;keyword&gt;Adult&lt;/keyword&gt;&lt;keyword&gt;Circadian Rhythm&lt;/keyword&gt;&lt;keyword&gt;Depressive Disorder/psychology/*therapy&lt;/keyword&gt;&lt;keyword&gt;Female&lt;/keyword&gt;&lt;keyword&gt;Humans&lt;/keyword&gt;&lt;keyword&gt;Iceland&lt;/keyword&gt;&lt;keyword&gt;Male&lt;/keyword&gt;&lt;keyword&gt;Middle Aged&lt;/keyword&gt;&lt;keyword&gt;Personality Tests&lt;/keyword&gt;&lt;keyword&gt;Phototherapy/*methods&lt;/keyword&gt;&lt;keyword&gt;*Seasons&lt;/keyword&gt;&lt;/keywords&gt;&lt;dates&gt;&lt;year&gt;1991&lt;/year&gt;&lt;pub-dates&gt;&lt;date&gt;Feb&lt;/date&gt;&lt;/pub-dates&gt;&lt;/dates&gt;&lt;isbn&gt;0165-0327 (Print)&amp;#xD;0165-0327 (Linking)&lt;/isbn&gt;&lt;accession-num&gt;1827641&lt;/accession-num&gt;&lt;urls&gt;&lt;related-urls&gt;&lt;url&gt;https://www.ncbi.nlm.nih.gov/pubmed/1827641&lt;/url&gt;&lt;/related-urls&gt;&lt;/urls&gt;&lt;/record&gt;&lt;/Cite&gt;&lt;/EndNote&gt;</w:instrText>
            </w:r>
            <w:r w:rsidRPr="003A77A9">
              <w:rPr>
                <w:color w:val="000000"/>
                <w:sz w:val="22"/>
                <w:szCs w:val="22"/>
              </w:rPr>
              <w:fldChar w:fldCharType="separate"/>
            </w:r>
            <w:r w:rsidR="008F32DB" w:rsidRPr="003A77A9">
              <w:rPr>
                <w:noProof/>
                <w:color w:val="000000"/>
                <w:sz w:val="22"/>
                <w:szCs w:val="22"/>
              </w:rPr>
              <w:t>[</w:t>
            </w:r>
            <w:hyperlink w:anchor="_ENREF_61" w:tooltip="Magnusson, 1991 #9" w:history="1">
              <w:r w:rsidR="00D82183" w:rsidRPr="003A77A9">
                <w:rPr>
                  <w:noProof/>
                  <w:color w:val="000000"/>
                  <w:sz w:val="22"/>
                  <w:szCs w:val="22"/>
                </w:rPr>
                <w:t>61</w:t>
              </w:r>
            </w:hyperlink>
            <w:r w:rsidR="008F32DB" w:rsidRPr="003A77A9">
              <w:rPr>
                <w:noProof/>
                <w:color w:val="000000"/>
                <w:sz w:val="22"/>
                <w:szCs w:val="22"/>
              </w:rPr>
              <w:t>]</w:t>
            </w:r>
            <w:r w:rsidRPr="003A77A9">
              <w:rPr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134" w:type="dxa"/>
            <w:shd w:val="clear" w:color="auto" w:fill="FFFF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~</w:t>
            </w:r>
          </w:p>
        </w:tc>
        <w:tc>
          <w:tcPr>
            <w:tcW w:w="1134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992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1134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992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991" w:type="dxa"/>
            <w:shd w:val="clear" w:color="auto" w:fill="FFFF99"/>
            <w:vAlign w:val="center"/>
          </w:tcPr>
          <w:p w:rsidR="006F28B2" w:rsidRPr="003A77A9" w:rsidRDefault="006F28B2" w:rsidP="004A5B76">
            <w:pPr>
              <w:jc w:val="center"/>
              <w:rPr>
                <w:b/>
              </w:rPr>
            </w:pPr>
            <w:r w:rsidRPr="003A77A9">
              <w:rPr>
                <w:b/>
              </w:rPr>
              <w:t>~</w:t>
            </w:r>
          </w:p>
        </w:tc>
      </w:tr>
      <w:tr w:rsidR="006F28B2" w:rsidRPr="003A77A9" w:rsidTr="004A5B76">
        <w:trPr>
          <w:trHeight w:val="397"/>
        </w:trPr>
        <w:tc>
          <w:tcPr>
            <w:tcW w:w="2689" w:type="dxa"/>
            <w:vAlign w:val="center"/>
          </w:tcPr>
          <w:p w:rsidR="006F28B2" w:rsidRPr="003A77A9" w:rsidRDefault="006F28B2" w:rsidP="00F82760">
            <w:pPr>
              <w:rPr>
                <w:color w:val="000000"/>
                <w:sz w:val="22"/>
                <w:szCs w:val="22"/>
              </w:rPr>
            </w:pPr>
            <w:r w:rsidRPr="003A77A9">
              <w:rPr>
                <w:color w:val="000000"/>
                <w:sz w:val="22"/>
                <w:szCs w:val="22"/>
              </w:rPr>
              <w:t xml:space="preserve">Eastman et al. 1992 </w:t>
            </w:r>
            <w:r w:rsidRPr="003A77A9">
              <w:rPr>
                <w:color w:val="000000"/>
                <w:sz w:val="22"/>
                <w:szCs w:val="22"/>
              </w:rPr>
              <w:fldChar w:fldCharType="begin"/>
            </w:r>
            <w:r w:rsidR="008F32DB" w:rsidRPr="003A77A9">
              <w:rPr>
                <w:color w:val="000000"/>
                <w:sz w:val="22"/>
                <w:szCs w:val="22"/>
              </w:rPr>
              <w:instrText xml:space="preserve"> ADDIN EN.CITE &lt;EndNote&gt;&lt;Cite&gt;&lt;Author&gt;Eastman&lt;/Author&gt;&lt;Year&gt;1992&lt;/Year&gt;&lt;RecNum&gt;3&lt;/RecNum&gt;&lt;DisplayText&gt;[55]&lt;/DisplayText&gt;&lt;record&gt;&lt;rec-number&gt;3&lt;/rec-number&gt;&lt;foreign-keys&gt;&lt;key app="EN" db-id="9vf95a50mzdrt0erawvvrxfestsa9dvf2szf" timestamp="1550220232"&gt;3&lt;/key&gt;&lt;/foreign-keys&gt;&lt;ref-type name="Journal Article"&gt;17&lt;/ref-type&gt;&lt;contributors&gt;&lt;authors&gt;&lt;author&gt;Eastman, C. I.&lt;/author&gt;&lt;author&gt;Lahmeyer, H. W.&lt;/author&gt;&lt;author&gt;Watell, L. G.&lt;/author&gt;&lt;author&gt;Good, G. D.&lt;/author&gt;&lt;author&gt;Young, M. A.&lt;/author&gt;&lt;/authors&gt;&lt;/contributors&gt;&lt;auth-address&gt;Psychology Department, Rush-Presbyterian-St. Luke&amp;apos;s Medical Center, Chicago, Illinois.&lt;/auth-address&gt;&lt;titles&gt;&lt;title&gt;A placebo-controlled trial of light treatment for winter depression&lt;/title&gt;&lt;secondary-title&gt;J Affect Disord&lt;/secondary-title&gt;&lt;alt-title&gt;Journal of Affective Disorders&lt;/alt-title&gt;&lt;/titles&gt;&lt;periodical&gt;&lt;full-title&gt;J Affect Disord&lt;/full-title&gt;&lt;abbr-1&gt;Journal of Affective Disorders&lt;/abbr-1&gt;&lt;/periodical&gt;&lt;alt-periodical&gt;&lt;full-title&gt;J Affect Disord&lt;/full-title&gt;&lt;abbr-1&gt;Journal of Affective Disorders&lt;/abbr-1&gt;&lt;/alt-periodical&gt;&lt;pages&gt;211-21&lt;/pages&gt;&lt;volume&gt;26&lt;/volume&gt;&lt;number&gt;4&lt;/number&gt;&lt;keywords&gt;&lt;keyword&gt;Adult&lt;/keyword&gt;&lt;keyword&gt;Arousal&lt;/keyword&gt;&lt;keyword&gt;Female&lt;/keyword&gt;&lt;keyword&gt;Follow-Up Studies&lt;/keyword&gt;&lt;keyword&gt;Humans&lt;/keyword&gt;&lt;keyword&gt;Male&lt;/keyword&gt;&lt;keyword&gt;Personality Inventory&lt;/keyword&gt;&lt;keyword&gt;*Phototherapy&lt;/keyword&gt;&lt;keyword&gt;Seasonal Affective Disorder/psychology/*therapy&lt;/keyword&gt;&lt;keyword&gt;*Seasons&lt;/keyword&gt;&lt;keyword&gt;Sleep Stages&lt;/keyword&gt;&lt;/keywords&gt;&lt;dates&gt;&lt;year&gt;1992&lt;/year&gt;&lt;pub-dates&gt;&lt;date&gt;Dec&lt;/date&gt;&lt;/pub-dates&gt;&lt;/dates&gt;&lt;isbn&gt;0165-0327 (Print)&amp;#xD;0165-0327 (Linking)&lt;/isbn&gt;&lt;accession-num&gt;1479133&lt;/accession-num&gt;&lt;urls&gt;&lt;related-urls&gt;&lt;url&gt;https://www.ncbi.nlm.nih.gov/pubmed/1479133&lt;/url&gt;&lt;/related-urls&gt;&lt;/urls&gt;&lt;/record&gt;&lt;/Cite&gt;&lt;/EndNote&gt;</w:instrText>
            </w:r>
            <w:r w:rsidRPr="003A77A9">
              <w:rPr>
                <w:color w:val="000000"/>
                <w:sz w:val="22"/>
                <w:szCs w:val="22"/>
              </w:rPr>
              <w:fldChar w:fldCharType="separate"/>
            </w:r>
            <w:r w:rsidR="008F32DB" w:rsidRPr="003A77A9">
              <w:rPr>
                <w:noProof/>
                <w:color w:val="000000"/>
                <w:sz w:val="22"/>
                <w:szCs w:val="22"/>
              </w:rPr>
              <w:t>[</w:t>
            </w:r>
            <w:hyperlink w:anchor="_ENREF_55" w:tooltip="Eastman, 1992 #3" w:history="1">
              <w:r w:rsidR="00D82183" w:rsidRPr="003A77A9">
                <w:rPr>
                  <w:noProof/>
                  <w:color w:val="000000"/>
                  <w:sz w:val="22"/>
                  <w:szCs w:val="22"/>
                </w:rPr>
                <w:t>55</w:t>
              </w:r>
            </w:hyperlink>
            <w:r w:rsidR="008F32DB" w:rsidRPr="003A77A9">
              <w:rPr>
                <w:noProof/>
                <w:color w:val="000000"/>
                <w:sz w:val="22"/>
                <w:szCs w:val="22"/>
              </w:rPr>
              <w:t>]</w:t>
            </w:r>
            <w:r w:rsidRPr="003A77A9">
              <w:rPr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134" w:type="dxa"/>
            <w:shd w:val="clear" w:color="auto" w:fill="D99594" w:themeFill="accent2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-</w:t>
            </w:r>
          </w:p>
        </w:tc>
        <w:tc>
          <w:tcPr>
            <w:tcW w:w="1134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992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1134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992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991" w:type="dxa"/>
            <w:shd w:val="clear" w:color="auto" w:fill="D99594"/>
            <w:vAlign w:val="center"/>
          </w:tcPr>
          <w:p w:rsidR="006F28B2" w:rsidRPr="003A77A9" w:rsidRDefault="006F28B2" w:rsidP="004A5B76">
            <w:pPr>
              <w:jc w:val="center"/>
              <w:rPr>
                <w:b/>
              </w:rPr>
            </w:pPr>
            <w:r w:rsidRPr="003A77A9">
              <w:rPr>
                <w:b/>
              </w:rPr>
              <w:t>-</w:t>
            </w:r>
          </w:p>
        </w:tc>
      </w:tr>
      <w:tr w:rsidR="006F28B2" w:rsidRPr="003A77A9" w:rsidTr="004A5B76">
        <w:trPr>
          <w:trHeight w:val="397"/>
        </w:trPr>
        <w:tc>
          <w:tcPr>
            <w:tcW w:w="2689" w:type="dxa"/>
            <w:vAlign w:val="center"/>
          </w:tcPr>
          <w:p w:rsidR="006F28B2" w:rsidRPr="003A77A9" w:rsidRDefault="006F28B2" w:rsidP="00F82760">
            <w:pPr>
              <w:rPr>
                <w:color w:val="000000"/>
                <w:sz w:val="22"/>
                <w:szCs w:val="22"/>
              </w:rPr>
            </w:pPr>
            <w:r w:rsidRPr="003A77A9">
              <w:rPr>
                <w:color w:val="000000"/>
                <w:sz w:val="22"/>
                <w:szCs w:val="22"/>
              </w:rPr>
              <w:t xml:space="preserve">Levitt et al. 1994 </w:t>
            </w:r>
            <w:r w:rsidRPr="003A77A9">
              <w:rPr>
                <w:color w:val="000000"/>
                <w:sz w:val="22"/>
                <w:szCs w:val="22"/>
              </w:rPr>
              <w:fldChar w:fldCharType="begin"/>
            </w:r>
            <w:r w:rsidR="008F32DB" w:rsidRPr="003A77A9">
              <w:rPr>
                <w:color w:val="000000"/>
                <w:sz w:val="22"/>
                <w:szCs w:val="22"/>
              </w:rPr>
              <w:instrText xml:space="preserve"> ADDIN EN.CITE &lt;EndNote&gt;&lt;Cite&gt;&lt;Author&gt;Levitt&lt;/Author&gt;&lt;Year&gt;1994&lt;/Year&gt;&lt;RecNum&gt;7&lt;/RecNum&gt;&lt;DisplayText&gt;[53]&lt;/DisplayText&gt;&lt;record&gt;&lt;rec-number&gt;7&lt;/rec-number&gt;&lt;foreign-keys&gt;&lt;key app="EN" db-id="9vf95a50mzdrt0erawvvrxfestsa9dvf2szf" timestamp="1550220232"&gt;7&lt;/key&gt;&lt;/foreign-keys&gt;&lt;ref-type name="Journal Article"&gt;17&lt;/ref-type&gt;&lt;contributors&gt;&lt;authors&gt;&lt;author&gt;Levitt, A. J.&lt;/author&gt;&lt;author&gt;Joffe, R. T.&lt;/author&gt;&lt;author&gt;King, E.&lt;/author&gt;&lt;/authors&gt;&lt;/contributors&gt;&lt;auth-address&gt;Department of Psychiatry, University of Toronto, Ontario, Canada.&lt;/auth-address&gt;&lt;titles&gt;&lt;title&gt;Dim versus bright red (light-emitting diode) light in the treatment of seasonal affective disorder&lt;/title&gt;&lt;secondary-title&gt;Acta Psychiatr Scand&lt;/secondary-title&gt;&lt;alt-title&gt;Acta Psychiatrica Scandinavica&lt;/alt-title&gt;&lt;/titles&gt;&lt;periodical&gt;&lt;full-title&gt;Acta Psychiatr Scand&lt;/full-title&gt;&lt;abbr-1&gt;Acta Psychiatrica Scandinavica&lt;/abbr-1&gt;&lt;/periodical&gt;&lt;alt-periodical&gt;&lt;full-title&gt;Acta Psychiatr Scand&lt;/full-title&gt;&lt;abbr-1&gt;Acta Psychiatrica Scandinavica&lt;/abbr-1&gt;&lt;/alt-periodical&gt;&lt;pages&gt;341-5&lt;/pages&gt;&lt;volume&gt;89&lt;/volume&gt;&lt;number&gt;5&lt;/number&gt;&lt;keywords&gt;&lt;keyword&gt;Adult&lt;/keyword&gt;&lt;keyword&gt;Female&lt;/keyword&gt;&lt;keyword&gt;Humans&lt;/keyword&gt;&lt;keyword&gt;Male&lt;/keyword&gt;&lt;keyword&gt;Middle Aged&lt;/keyword&gt;&lt;keyword&gt;Phototherapy/*methods&lt;/keyword&gt;&lt;keyword&gt;Seasonal Affective Disorder/*therapy&lt;/keyword&gt;&lt;/keywords&gt;&lt;dates&gt;&lt;year&gt;1994&lt;/year&gt;&lt;pub-dates&gt;&lt;date&gt;May&lt;/date&gt;&lt;/pub-dates&gt;&lt;/dates&gt;&lt;isbn&gt;0001-690X (Print)&amp;#xD;0001-690X (Linking)&lt;/isbn&gt;&lt;accession-num&gt;8067273&lt;/accession-num&gt;&lt;urls&gt;&lt;related-urls&gt;&lt;url&gt;https://www.ncbi.nlm.nih.gov/pubmed/8067273&lt;/url&gt;&lt;/related-urls&gt;&lt;/urls&gt;&lt;/record&gt;&lt;/Cite&gt;&lt;/EndNote&gt;</w:instrText>
            </w:r>
            <w:r w:rsidRPr="003A77A9">
              <w:rPr>
                <w:color w:val="000000"/>
                <w:sz w:val="22"/>
                <w:szCs w:val="22"/>
              </w:rPr>
              <w:fldChar w:fldCharType="separate"/>
            </w:r>
            <w:r w:rsidR="008F32DB" w:rsidRPr="003A77A9">
              <w:rPr>
                <w:noProof/>
                <w:color w:val="000000"/>
                <w:sz w:val="22"/>
                <w:szCs w:val="22"/>
              </w:rPr>
              <w:t>[</w:t>
            </w:r>
            <w:hyperlink w:anchor="_ENREF_53" w:tooltip="Levitt, 1994 #7" w:history="1">
              <w:r w:rsidR="00D82183" w:rsidRPr="003A77A9">
                <w:rPr>
                  <w:noProof/>
                  <w:color w:val="000000"/>
                  <w:sz w:val="22"/>
                  <w:szCs w:val="22"/>
                </w:rPr>
                <w:t>53</w:t>
              </w:r>
            </w:hyperlink>
            <w:r w:rsidR="008F32DB" w:rsidRPr="003A77A9">
              <w:rPr>
                <w:noProof/>
                <w:color w:val="000000"/>
                <w:sz w:val="22"/>
                <w:szCs w:val="22"/>
              </w:rPr>
              <w:t>]</w:t>
            </w:r>
            <w:r w:rsidRPr="003A77A9">
              <w:rPr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134" w:type="dxa"/>
            <w:shd w:val="clear" w:color="auto" w:fill="FFFF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~</w:t>
            </w:r>
          </w:p>
        </w:tc>
        <w:tc>
          <w:tcPr>
            <w:tcW w:w="1134" w:type="dxa"/>
            <w:shd w:val="clear" w:color="auto" w:fill="D99594" w:themeFill="accent2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-</w:t>
            </w:r>
          </w:p>
        </w:tc>
        <w:tc>
          <w:tcPr>
            <w:tcW w:w="992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1134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992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991" w:type="dxa"/>
            <w:shd w:val="clear" w:color="auto" w:fill="D99594"/>
            <w:vAlign w:val="center"/>
          </w:tcPr>
          <w:p w:rsidR="006F28B2" w:rsidRPr="003A77A9" w:rsidRDefault="006F28B2" w:rsidP="004A5B76">
            <w:pPr>
              <w:jc w:val="center"/>
              <w:rPr>
                <w:b/>
              </w:rPr>
            </w:pPr>
            <w:r w:rsidRPr="003A77A9">
              <w:rPr>
                <w:b/>
              </w:rPr>
              <w:t>-</w:t>
            </w:r>
          </w:p>
        </w:tc>
      </w:tr>
      <w:tr w:rsidR="006F28B2" w:rsidRPr="003A77A9" w:rsidTr="004A5B76">
        <w:trPr>
          <w:trHeight w:val="397"/>
        </w:trPr>
        <w:tc>
          <w:tcPr>
            <w:tcW w:w="2689" w:type="dxa"/>
            <w:vAlign w:val="center"/>
          </w:tcPr>
          <w:p w:rsidR="006F28B2" w:rsidRPr="003A77A9" w:rsidRDefault="006F28B2" w:rsidP="00F82760">
            <w:pPr>
              <w:rPr>
                <w:color w:val="000000"/>
                <w:sz w:val="22"/>
                <w:szCs w:val="22"/>
              </w:rPr>
            </w:pPr>
            <w:r w:rsidRPr="003A77A9">
              <w:rPr>
                <w:color w:val="000000"/>
                <w:sz w:val="22"/>
                <w:szCs w:val="22"/>
              </w:rPr>
              <w:t xml:space="preserve">Martinez et al. 1994 </w:t>
            </w:r>
            <w:r w:rsidRPr="003A77A9"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NYXJ0aW5lejwvQXV0aG9yPjxZZWFyPjE5OTQ8L1llYXI+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</w:fldData>
              </w:fldChar>
            </w:r>
            <w:r w:rsidR="008F32DB" w:rsidRPr="003A77A9">
              <w:rPr>
                <w:color w:val="000000"/>
                <w:sz w:val="22"/>
                <w:szCs w:val="22"/>
              </w:rPr>
              <w:instrText xml:space="preserve"> ADDIN EN.CITE </w:instrText>
            </w:r>
            <w:r w:rsidR="008F32DB" w:rsidRPr="003A77A9"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NYXJ0aW5lejwvQXV0aG9yPjxZZWFyPjE5OTQ8L1llYXI+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</w:fldData>
              </w:fldChar>
            </w:r>
            <w:r w:rsidR="008F32DB" w:rsidRPr="003A77A9">
              <w:rPr>
                <w:color w:val="000000"/>
                <w:sz w:val="22"/>
                <w:szCs w:val="22"/>
              </w:rPr>
              <w:instrText xml:space="preserve"> ADDIN EN.CITE.DATA </w:instrText>
            </w:r>
            <w:r w:rsidR="008F32DB" w:rsidRPr="003A77A9">
              <w:rPr>
                <w:color w:val="000000"/>
                <w:sz w:val="22"/>
                <w:szCs w:val="22"/>
              </w:rPr>
            </w:r>
            <w:r w:rsidR="008F32DB" w:rsidRPr="003A77A9">
              <w:rPr>
                <w:color w:val="000000"/>
                <w:sz w:val="22"/>
                <w:szCs w:val="22"/>
              </w:rPr>
              <w:fldChar w:fldCharType="end"/>
            </w:r>
            <w:r w:rsidRPr="003A77A9">
              <w:rPr>
                <w:color w:val="000000"/>
                <w:sz w:val="22"/>
                <w:szCs w:val="22"/>
              </w:rPr>
            </w:r>
            <w:r w:rsidRPr="003A77A9">
              <w:rPr>
                <w:color w:val="000000"/>
                <w:sz w:val="22"/>
                <w:szCs w:val="22"/>
              </w:rPr>
              <w:fldChar w:fldCharType="separate"/>
            </w:r>
            <w:r w:rsidR="008F32DB" w:rsidRPr="003A77A9">
              <w:rPr>
                <w:noProof/>
                <w:color w:val="000000"/>
                <w:sz w:val="22"/>
                <w:szCs w:val="22"/>
              </w:rPr>
              <w:t>[</w:t>
            </w:r>
            <w:hyperlink w:anchor="_ENREF_71" w:tooltip="Martinez, 1994 #10" w:history="1">
              <w:r w:rsidR="00D82183" w:rsidRPr="003A77A9">
                <w:rPr>
                  <w:noProof/>
                  <w:color w:val="000000"/>
                  <w:sz w:val="22"/>
                  <w:szCs w:val="22"/>
                </w:rPr>
                <w:t>71</w:t>
              </w:r>
            </w:hyperlink>
            <w:r w:rsidR="008F32DB" w:rsidRPr="003A77A9">
              <w:rPr>
                <w:noProof/>
                <w:color w:val="000000"/>
                <w:sz w:val="22"/>
                <w:szCs w:val="22"/>
              </w:rPr>
              <w:t>]</w:t>
            </w:r>
            <w:r w:rsidRPr="003A77A9">
              <w:rPr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134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1134" w:type="dxa"/>
            <w:shd w:val="clear" w:color="auto" w:fill="D99594" w:themeFill="accent2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-</w:t>
            </w:r>
          </w:p>
        </w:tc>
        <w:tc>
          <w:tcPr>
            <w:tcW w:w="992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1134" w:type="dxa"/>
            <w:shd w:val="clear" w:color="auto" w:fill="D99594" w:themeFill="accent2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-</w:t>
            </w:r>
          </w:p>
        </w:tc>
        <w:tc>
          <w:tcPr>
            <w:tcW w:w="992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991" w:type="dxa"/>
            <w:shd w:val="clear" w:color="auto" w:fill="D99594"/>
            <w:vAlign w:val="center"/>
          </w:tcPr>
          <w:p w:rsidR="006F28B2" w:rsidRPr="003A77A9" w:rsidRDefault="006F28B2" w:rsidP="004A5B76">
            <w:pPr>
              <w:jc w:val="center"/>
              <w:rPr>
                <w:b/>
              </w:rPr>
            </w:pPr>
            <w:r w:rsidRPr="003A77A9">
              <w:rPr>
                <w:b/>
              </w:rPr>
              <w:t>-</w:t>
            </w:r>
          </w:p>
        </w:tc>
      </w:tr>
      <w:tr w:rsidR="006F28B2" w:rsidRPr="003A77A9" w:rsidTr="004A5B76">
        <w:trPr>
          <w:trHeight w:val="397"/>
        </w:trPr>
        <w:tc>
          <w:tcPr>
            <w:tcW w:w="2689" w:type="dxa"/>
            <w:vAlign w:val="center"/>
          </w:tcPr>
          <w:p w:rsidR="006F28B2" w:rsidRPr="003A77A9" w:rsidRDefault="006F28B2" w:rsidP="00F82760">
            <w:pPr>
              <w:rPr>
                <w:color w:val="000000"/>
                <w:sz w:val="22"/>
                <w:szCs w:val="22"/>
              </w:rPr>
            </w:pPr>
            <w:r w:rsidRPr="003A77A9">
              <w:rPr>
                <w:color w:val="000000"/>
                <w:sz w:val="22"/>
                <w:szCs w:val="22"/>
              </w:rPr>
              <w:t xml:space="preserve">Levitt et al. 1996 </w:t>
            </w:r>
            <w:r w:rsidRPr="003A77A9">
              <w:rPr>
                <w:color w:val="000000"/>
                <w:sz w:val="22"/>
                <w:szCs w:val="22"/>
              </w:rPr>
              <w:fldChar w:fldCharType="begin"/>
            </w:r>
            <w:r w:rsidR="008F32DB" w:rsidRPr="003A77A9">
              <w:rPr>
                <w:color w:val="000000"/>
                <w:sz w:val="22"/>
                <w:szCs w:val="22"/>
              </w:rPr>
              <w:instrText xml:space="preserve"> ADDIN EN.CITE &lt;EndNote&gt;&lt;Cite&gt;&lt;Author&gt;Levitt&lt;/Author&gt;&lt;Year&gt;1996&lt;/Year&gt;&lt;RecNum&gt;8&lt;/RecNum&gt;&lt;DisplayText&gt;[70]&lt;/DisplayText&gt;&lt;record&gt;&lt;rec-number&gt;8&lt;/rec-number&gt;&lt;foreign-keys&gt;&lt;key app="EN" db-id="9vf95a50mzdrt0erawvvrxfestsa9dvf2szf" timestamp="1550220232"&gt;8&lt;/key&gt;&lt;/foreign-keys&gt;&lt;ref-type name="Journal Article"&gt;17&lt;/ref-type&gt;&lt;contributors&gt;&lt;authors&gt;&lt;author&gt;Levitt, A. J.&lt;/author&gt;&lt;author&gt;Wesson, V. A.&lt;/author&gt;&lt;author&gt;Joffe, R. T.&lt;/author&gt;&lt;author&gt;Maunder, R. G.&lt;/author&gt;&lt;author&gt;King, E. F.&lt;/author&gt;&lt;/authors&gt;&lt;/contributors&gt;&lt;auth-address&gt;Hamilton Psychiatric Hospital, McMaster University, Ontario.&lt;/auth-address&gt;&lt;titles&gt;&lt;title&gt;A controlled comparison of light box and head-mounted units in the treatment of seasonal depression&lt;/title&gt;&lt;secondary-title&gt;J Clin Psychiatry&lt;/secondary-title&gt;&lt;alt-title&gt;Journal of Clinical Psychiatry&lt;/alt-title&gt;&lt;/titles&gt;&lt;periodical&gt;&lt;full-title&gt;J Clin Psychiatry&lt;/full-title&gt;&lt;abbr-1&gt;Journal of Clinical Psychiatry&lt;/abbr-1&gt;&lt;/periodical&gt;&lt;alt-periodical&gt;&lt;full-title&gt;J Clin Psychiatry&lt;/full-title&gt;&lt;abbr-1&gt;Journal of Clinical Psychiatry&lt;/abbr-1&gt;&lt;/alt-periodical&gt;&lt;pages&gt;105-10&lt;/pages&gt;&lt;volume&gt;57&lt;/volume&gt;&lt;number&gt;3&lt;/number&gt;&lt;keywords&gt;&lt;keyword&gt;Adult&lt;/keyword&gt;&lt;keyword&gt;Aged&lt;/keyword&gt;&lt;keyword&gt;Double-Blind Method&lt;/keyword&gt;&lt;keyword&gt;Equipment Design&lt;/keyword&gt;&lt;keyword&gt;Female&lt;/keyword&gt;&lt;keyword&gt;Humans&lt;/keyword&gt;&lt;keyword&gt;Light&lt;/keyword&gt;&lt;keyword&gt;Male&lt;/keyword&gt;&lt;keyword&gt;Middle Aged&lt;/keyword&gt;&lt;keyword&gt;Photic Stimulation&lt;/keyword&gt;&lt;keyword&gt;Phototherapy/instrumentation/*methods&lt;/keyword&gt;&lt;keyword&gt;Placebos&lt;/keyword&gt;&lt;keyword&gt;Psychiatric Status Rating Scales&lt;/keyword&gt;&lt;keyword&gt;Seasonal Affective Disorder/diagnosis/psychology/*therapy&lt;/keyword&gt;&lt;keyword&gt;Treatment Outcome&lt;/keyword&gt;&lt;/keywords&gt;&lt;dates&gt;&lt;year&gt;1996&lt;/year&gt;&lt;pub-dates&gt;&lt;date&gt;Mar&lt;/date&gt;&lt;/pub-dates&gt;&lt;/dates&gt;&lt;isbn&gt;0160-6689 (Print)&amp;#xD;0160-6689 (Linking)&lt;/isbn&gt;&lt;accession-num&gt;8617693&lt;/accession-num&gt;&lt;urls&gt;&lt;related-urls&gt;&lt;url&gt;https://www.ncbi.nlm.nih.gov/pubmed/8617693&lt;/url&gt;&lt;/related-urls&gt;&lt;/urls&gt;&lt;/record&gt;&lt;/Cite&gt;&lt;/EndNote&gt;</w:instrText>
            </w:r>
            <w:r w:rsidRPr="003A77A9">
              <w:rPr>
                <w:color w:val="000000"/>
                <w:sz w:val="22"/>
                <w:szCs w:val="22"/>
              </w:rPr>
              <w:fldChar w:fldCharType="separate"/>
            </w:r>
            <w:r w:rsidR="008F32DB" w:rsidRPr="003A77A9">
              <w:rPr>
                <w:noProof/>
                <w:color w:val="000000"/>
                <w:sz w:val="22"/>
                <w:szCs w:val="22"/>
              </w:rPr>
              <w:t>[</w:t>
            </w:r>
            <w:hyperlink w:anchor="_ENREF_70" w:tooltip="Levitt, 1996 #8" w:history="1">
              <w:r w:rsidR="00D82183" w:rsidRPr="003A77A9">
                <w:rPr>
                  <w:noProof/>
                  <w:color w:val="000000"/>
                  <w:sz w:val="22"/>
                  <w:szCs w:val="22"/>
                </w:rPr>
                <w:t>70</w:t>
              </w:r>
            </w:hyperlink>
            <w:r w:rsidR="008F32DB" w:rsidRPr="003A77A9">
              <w:rPr>
                <w:noProof/>
                <w:color w:val="000000"/>
                <w:sz w:val="22"/>
                <w:szCs w:val="22"/>
              </w:rPr>
              <w:t>]</w:t>
            </w:r>
            <w:r w:rsidRPr="003A77A9">
              <w:rPr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134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1134" w:type="dxa"/>
            <w:shd w:val="clear" w:color="auto" w:fill="D99594" w:themeFill="accent2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-</w:t>
            </w:r>
          </w:p>
        </w:tc>
        <w:tc>
          <w:tcPr>
            <w:tcW w:w="992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1134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992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991" w:type="dxa"/>
            <w:shd w:val="clear" w:color="auto" w:fill="D99594"/>
            <w:vAlign w:val="center"/>
          </w:tcPr>
          <w:p w:rsidR="006F28B2" w:rsidRPr="003A77A9" w:rsidRDefault="006F28B2" w:rsidP="004A5B76">
            <w:pPr>
              <w:jc w:val="center"/>
              <w:rPr>
                <w:b/>
              </w:rPr>
            </w:pPr>
            <w:r w:rsidRPr="003A77A9">
              <w:rPr>
                <w:b/>
              </w:rPr>
              <w:t>-</w:t>
            </w:r>
          </w:p>
        </w:tc>
      </w:tr>
      <w:tr w:rsidR="006F28B2" w:rsidRPr="003A77A9" w:rsidTr="004A5B76">
        <w:trPr>
          <w:trHeight w:val="397"/>
        </w:trPr>
        <w:tc>
          <w:tcPr>
            <w:tcW w:w="2689" w:type="dxa"/>
            <w:vAlign w:val="center"/>
          </w:tcPr>
          <w:p w:rsidR="006F28B2" w:rsidRPr="003A77A9" w:rsidRDefault="006F28B2" w:rsidP="00F82760">
            <w:pPr>
              <w:rPr>
                <w:color w:val="000000"/>
                <w:sz w:val="22"/>
                <w:szCs w:val="22"/>
              </w:rPr>
            </w:pPr>
            <w:r w:rsidRPr="003A77A9">
              <w:rPr>
                <w:color w:val="000000"/>
                <w:sz w:val="22"/>
                <w:szCs w:val="22"/>
              </w:rPr>
              <w:t xml:space="preserve">Michalon et al. 1997 </w:t>
            </w:r>
            <w:r w:rsidRPr="003A77A9">
              <w:rPr>
                <w:color w:val="000000"/>
                <w:sz w:val="22"/>
                <w:szCs w:val="22"/>
              </w:rPr>
              <w:fldChar w:fldCharType="begin"/>
            </w:r>
            <w:r w:rsidR="008F32DB" w:rsidRPr="003A77A9">
              <w:rPr>
                <w:color w:val="000000"/>
                <w:sz w:val="22"/>
                <w:szCs w:val="22"/>
              </w:rPr>
              <w:instrText xml:space="preserve"> ADDIN EN.CITE &lt;EndNote&gt;&lt;Cite&gt;&lt;Author&gt;Michalon&lt;/Author&gt;&lt;Year&gt;1997&lt;/Year&gt;&lt;RecNum&gt;11&lt;/RecNum&gt;&lt;DisplayText&gt;[72]&lt;/DisplayText&gt;&lt;record&gt;&lt;rec-number&gt;11&lt;/rec-number&gt;&lt;foreign-keys&gt;&lt;key app="EN" db-id="9vf95a50mzdrt0erawvvrxfestsa9dvf2szf" timestamp="1550220232"&gt;11&lt;/key&gt;&lt;/foreign-keys&gt;&lt;ref-type name="Journal Article"&gt;17&lt;/ref-type&gt;&lt;contributors&gt;&lt;authors&gt;&lt;author&gt;Michalon, M.&lt;/author&gt;&lt;author&gt;Eskes, G. A.&lt;/author&gt;&lt;author&gt;Mate-Kole, C. C.&lt;/author&gt;&lt;/authors&gt;&lt;/contributors&gt;&lt;auth-address&gt;Department of Psychiatry, Dalhousie University, Halifax, Nova Scotia, Canada.&lt;/auth-address&gt;&lt;titles&gt;&lt;title&gt;Effects of light therapy on neuropsychological function and mood in seasonal affective disorder&lt;/title&gt;&lt;secondary-title&gt;J Psychiatry Neurosci&lt;/secondary-title&gt;&lt;alt-title&gt;Journal of Psychiatry &amp;amp; Neuroscience&lt;/alt-title&gt;&lt;/titles&gt;&lt;periodical&gt;&lt;full-title&gt;J Psychiatry Neurosci&lt;/full-title&gt;&lt;abbr-1&gt;Journal of Psychiatry &amp;amp; Neuroscience&lt;/abbr-1&gt;&lt;/periodical&gt;&lt;alt-periodical&gt;&lt;full-title&gt;J Psychiatry Neurosci&lt;/full-title&gt;&lt;abbr-1&gt;Journal of Psychiatry &amp;amp; Neuroscience&lt;/abbr-1&gt;&lt;/alt-periodical&gt;&lt;pages&gt;19-28&lt;/pages&gt;&lt;volume&gt;22&lt;/volume&gt;&lt;number&gt;1&lt;/number&gt;&lt;keywords&gt;&lt;keyword&gt;Adult&lt;/keyword&gt;&lt;keyword&gt;Brain/physiopathology&lt;/keyword&gt;&lt;keyword&gt;Cognition Disorders/diagnosis&lt;/keyword&gt;&lt;keyword&gt;Female&lt;/keyword&gt;&lt;keyword&gt;Humans&lt;/keyword&gt;&lt;keyword&gt;Male&lt;/keyword&gt;&lt;keyword&gt;Middle Aged&lt;/keyword&gt;&lt;keyword&gt;*Phototherapy&lt;/keyword&gt;&lt;keyword&gt;Seasonal Affective Disorder/physiopathology/*therapy&lt;/keyword&gt;&lt;/keywords&gt;&lt;dates&gt;&lt;year&gt;1997&lt;/year&gt;&lt;pub-dates&gt;&lt;date&gt;Jan&lt;/date&gt;&lt;/pub-dates&gt;&lt;/dates&gt;&lt;isbn&gt;1180-4882 (Print)&amp;#xD;1180-4882 (Linking)&lt;/isbn&gt;&lt;accession-num&gt;9002389&lt;/accession-num&gt;&lt;urls&gt;&lt;related-urls&gt;&lt;url&gt;https://www.ncbi.nlm.nih.gov/pubmed/9002389&lt;/url&gt;&lt;/related-urls&gt;&lt;/urls&gt;&lt;custom2&gt;PMC1188813&lt;/custom2&gt;&lt;/record&gt;&lt;/Cite&gt;&lt;/EndNote&gt;</w:instrText>
            </w:r>
            <w:r w:rsidRPr="003A77A9">
              <w:rPr>
                <w:color w:val="000000"/>
                <w:sz w:val="22"/>
                <w:szCs w:val="22"/>
              </w:rPr>
              <w:fldChar w:fldCharType="separate"/>
            </w:r>
            <w:r w:rsidR="008F32DB" w:rsidRPr="003A77A9">
              <w:rPr>
                <w:noProof/>
                <w:color w:val="000000"/>
                <w:sz w:val="22"/>
                <w:szCs w:val="22"/>
              </w:rPr>
              <w:t>[</w:t>
            </w:r>
            <w:hyperlink w:anchor="_ENREF_72" w:tooltip="Michalon, 1997 #11" w:history="1">
              <w:r w:rsidR="00D82183" w:rsidRPr="003A77A9">
                <w:rPr>
                  <w:noProof/>
                  <w:color w:val="000000"/>
                  <w:sz w:val="22"/>
                  <w:szCs w:val="22"/>
                </w:rPr>
                <w:t>72</w:t>
              </w:r>
            </w:hyperlink>
            <w:r w:rsidR="008F32DB" w:rsidRPr="003A77A9">
              <w:rPr>
                <w:noProof/>
                <w:color w:val="000000"/>
                <w:sz w:val="22"/>
                <w:szCs w:val="22"/>
              </w:rPr>
              <w:t>]</w:t>
            </w:r>
            <w:r w:rsidRPr="003A77A9">
              <w:rPr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134" w:type="dxa"/>
            <w:shd w:val="clear" w:color="auto" w:fill="FFFF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~</w:t>
            </w:r>
          </w:p>
        </w:tc>
        <w:tc>
          <w:tcPr>
            <w:tcW w:w="1134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992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1134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992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991" w:type="dxa"/>
            <w:shd w:val="clear" w:color="auto" w:fill="FFFF99"/>
            <w:vAlign w:val="center"/>
          </w:tcPr>
          <w:p w:rsidR="006F28B2" w:rsidRPr="003A77A9" w:rsidRDefault="00836CC0" w:rsidP="004A5B76">
            <w:pPr>
              <w:jc w:val="center"/>
              <w:rPr>
                <w:b/>
              </w:rPr>
            </w:pPr>
            <w:r w:rsidRPr="003A77A9">
              <w:rPr>
                <w:b/>
              </w:rPr>
              <w:t>~</w:t>
            </w:r>
          </w:p>
        </w:tc>
      </w:tr>
      <w:tr w:rsidR="006F28B2" w:rsidRPr="003A77A9" w:rsidTr="004A5B76">
        <w:trPr>
          <w:trHeight w:val="397"/>
        </w:trPr>
        <w:tc>
          <w:tcPr>
            <w:tcW w:w="2689" w:type="dxa"/>
            <w:vAlign w:val="center"/>
          </w:tcPr>
          <w:p w:rsidR="006F28B2" w:rsidRPr="003A77A9" w:rsidRDefault="006F28B2" w:rsidP="00F82760">
            <w:pPr>
              <w:rPr>
                <w:color w:val="000000"/>
                <w:sz w:val="22"/>
                <w:szCs w:val="22"/>
              </w:rPr>
            </w:pPr>
            <w:r w:rsidRPr="003A77A9">
              <w:rPr>
                <w:color w:val="000000"/>
                <w:sz w:val="22"/>
                <w:szCs w:val="22"/>
              </w:rPr>
              <w:t xml:space="preserve">Eastman et al. 1998 </w:t>
            </w:r>
            <w:r w:rsidRPr="003A77A9">
              <w:rPr>
                <w:color w:val="000000"/>
                <w:sz w:val="22"/>
                <w:szCs w:val="22"/>
              </w:rPr>
              <w:fldChar w:fldCharType="begin"/>
            </w:r>
            <w:r w:rsidR="008F32DB" w:rsidRPr="003A77A9">
              <w:rPr>
                <w:color w:val="000000"/>
                <w:sz w:val="22"/>
                <w:szCs w:val="22"/>
              </w:rPr>
              <w:instrText xml:space="preserve"> ADDIN EN.CITE &lt;EndNote&gt;&lt;Cite&gt;&lt;Author&gt;Eastman&lt;/Author&gt;&lt;Year&gt;1998&lt;/Year&gt;&lt;RecNum&gt;4&lt;/RecNum&gt;&lt;DisplayText&gt;[56]&lt;/DisplayText&gt;&lt;record&gt;&lt;rec-number&gt;4&lt;/rec-number&gt;&lt;foreign-keys&gt;&lt;key app="EN" db-id="9vf95a50mzdrt0erawvvrxfestsa9dvf2szf" timestamp="1550220232"&gt;4&lt;/key&gt;&lt;/foreign-keys&gt;&lt;ref-type name="Journal Article"&gt;17&lt;/ref-type&gt;&lt;contributors&gt;&lt;authors&gt;&lt;author&gt;Eastman, C. I.&lt;/author&gt;&lt;author&gt;Young, M. A.&lt;/author&gt;&lt;author&gt;Fogg, L. F.&lt;/author&gt;&lt;author&gt;Liu, L.&lt;/author&gt;&lt;author&gt;Meaden, P. M.&lt;/author&gt;&lt;/authors&gt;&lt;/contributors&gt;&lt;auth-address&gt;Department of Psychology, Rush-Presbyterian-St Luke&amp;apos;s Medical Center, Chicago, Ill 60612, USA. ceastman@rush.edu&lt;/auth-address&gt;&lt;titles&gt;&lt;title&gt;Bright light treatment of winter depression: a placebo-controlled trial&lt;/title&gt;&lt;secondary-title&gt;Arch Gen Psychiatry&lt;/secondary-title&gt;&lt;alt-title&gt;Archives of General Psychiatry&lt;/alt-title&gt;&lt;/titles&gt;&lt;periodical&gt;&lt;full-title&gt;Arch Gen Psychiatry&lt;/full-title&gt;&lt;abbr-1&gt;Archives of General Psychiatry&lt;/abbr-1&gt;&lt;/periodical&gt;&lt;alt-periodical&gt;&lt;full-title&gt;Arch Gen Psychiatry&lt;/full-title&gt;&lt;abbr-1&gt;Archives of General Psychiatry&lt;/abbr-1&gt;&lt;/alt-periodical&gt;&lt;pages&gt;883-9&lt;/pages&gt;&lt;volume&gt;55&lt;/volume&gt;&lt;number&gt;10&lt;/number&gt;&lt;keywords&gt;&lt;keyword&gt;Adult&lt;/keyword&gt;&lt;keyword&gt;Air Ionization&lt;/keyword&gt;&lt;keyword&gt;Anions&lt;/keyword&gt;&lt;keyword&gt;Circadian Rhythm&lt;/keyword&gt;&lt;keyword&gt;Female&lt;/keyword&gt;&lt;keyword&gt;Humans&lt;/keyword&gt;&lt;keyword&gt;Male&lt;/keyword&gt;&lt;keyword&gt;Photoperiod&lt;/keyword&gt;&lt;keyword&gt;*Phototherapy/methods&lt;/keyword&gt;&lt;keyword&gt;Placebo Effect&lt;/keyword&gt;&lt;keyword&gt;Placebos&lt;/keyword&gt;&lt;keyword&gt;Psychiatric Status Rating Scales/statistics &amp;amp; numerical data&lt;/keyword&gt;&lt;keyword&gt;Seasonal Affective Disorder/psychology/*therapy&lt;/keyword&gt;&lt;keyword&gt;Sleep/physiology&lt;/keyword&gt;&lt;keyword&gt;Treatment Outcome&lt;/keyword&gt;&lt;/keywords&gt;&lt;dates&gt;&lt;year&gt;1998&lt;/year&gt;&lt;pub-dates&gt;&lt;date&gt;Oct&lt;/date&gt;&lt;/pub-dates&gt;&lt;/dates&gt;&lt;isbn&gt;0003-990X (Print)&amp;#xD;0003-990X (Linking)&lt;/isbn&gt;&lt;accession-num&gt;9783558&lt;/accession-num&gt;&lt;urls&gt;&lt;related-urls&gt;&lt;url&gt;https://www.ncbi.nlm.nih.gov/pubmed/9783558&lt;/url&gt;&lt;/related-urls&gt;&lt;/urls&gt;&lt;/record&gt;&lt;/Cite&gt;&lt;/EndNote&gt;</w:instrText>
            </w:r>
            <w:r w:rsidRPr="003A77A9">
              <w:rPr>
                <w:color w:val="000000"/>
                <w:sz w:val="22"/>
                <w:szCs w:val="22"/>
              </w:rPr>
              <w:fldChar w:fldCharType="separate"/>
            </w:r>
            <w:r w:rsidR="008F32DB" w:rsidRPr="003A77A9">
              <w:rPr>
                <w:noProof/>
                <w:color w:val="000000"/>
                <w:sz w:val="22"/>
                <w:szCs w:val="22"/>
              </w:rPr>
              <w:t>[</w:t>
            </w:r>
            <w:hyperlink w:anchor="_ENREF_56" w:tooltip="Eastman, 1998 #4" w:history="1">
              <w:r w:rsidR="00D82183" w:rsidRPr="003A77A9">
                <w:rPr>
                  <w:noProof/>
                  <w:color w:val="000000"/>
                  <w:sz w:val="22"/>
                  <w:szCs w:val="22"/>
                </w:rPr>
                <w:t>56</w:t>
              </w:r>
            </w:hyperlink>
            <w:r w:rsidR="008F32DB" w:rsidRPr="003A77A9">
              <w:rPr>
                <w:noProof/>
                <w:color w:val="000000"/>
                <w:sz w:val="22"/>
                <w:szCs w:val="22"/>
              </w:rPr>
              <w:t>]</w:t>
            </w:r>
            <w:r w:rsidRPr="003A77A9">
              <w:rPr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134" w:type="dxa"/>
            <w:shd w:val="clear" w:color="auto" w:fill="D99594" w:themeFill="accent2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-</w:t>
            </w:r>
          </w:p>
        </w:tc>
        <w:tc>
          <w:tcPr>
            <w:tcW w:w="1134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992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1134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992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991" w:type="dxa"/>
            <w:shd w:val="clear" w:color="auto" w:fill="D99594"/>
            <w:vAlign w:val="center"/>
          </w:tcPr>
          <w:p w:rsidR="006F28B2" w:rsidRPr="003A77A9" w:rsidRDefault="006F28B2" w:rsidP="004A5B76">
            <w:pPr>
              <w:jc w:val="center"/>
              <w:rPr>
                <w:b/>
              </w:rPr>
            </w:pPr>
            <w:r w:rsidRPr="003A77A9">
              <w:rPr>
                <w:b/>
              </w:rPr>
              <w:t>-</w:t>
            </w:r>
          </w:p>
        </w:tc>
      </w:tr>
      <w:tr w:rsidR="006F28B2" w:rsidRPr="003A77A9" w:rsidTr="004A5B76">
        <w:trPr>
          <w:trHeight w:val="397"/>
        </w:trPr>
        <w:tc>
          <w:tcPr>
            <w:tcW w:w="2689" w:type="dxa"/>
            <w:vAlign w:val="center"/>
          </w:tcPr>
          <w:p w:rsidR="006F28B2" w:rsidRPr="003A77A9" w:rsidRDefault="006F28B2" w:rsidP="00F82760">
            <w:pPr>
              <w:rPr>
                <w:color w:val="000000"/>
                <w:sz w:val="22"/>
                <w:szCs w:val="22"/>
              </w:rPr>
            </w:pPr>
            <w:r w:rsidRPr="003A77A9">
              <w:rPr>
                <w:color w:val="000000"/>
                <w:sz w:val="22"/>
                <w:szCs w:val="22"/>
              </w:rPr>
              <w:t xml:space="preserve">Terman et al. 1998 </w:t>
            </w:r>
            <w:r w:rsidRPr="003A77A9">
              <w:rPr>
                <w:color w:val="000000"/>
                <w:sz w:val="22"/>
                <w:szCs w:val="22"/>
              </w:rPr>
              <w:fldChar w:fldCharType="begin"/>
            </w:r>
            <w:r w:rsidR="008F32DB" w:rsidRPr="003A77A9">
              <w:rPr>
                <w:color w:val="000000"/>
                <w:sz w:val="22"/>
                <w:szCs w:val="22"/>
              </w:rPr>
              <w:instrText xml:space="preserve"> ADDIN EN.CITE &lt;EndNote&gt;&lt;Cite&gt;&lt;Author&gt;Terman&lt;/Author&gt;&lt;Year&gt;1998&lt;/Year&gt;&lt;RecNum&gt;17&lt;/RecNum&gt;&lt;DisplayText&gt;[58]&lt;/DisplayText&gt;&lt;record&gt;&lt;rec-number&gt;17&lt;/rec-number&gt;&lt;foreign-keys&gt;&lt;key app="EN" db-id="9vf95a50mzdrt0erawvvrxfestsa9dvf2szf" timestamp="1550220232"&gt;17&lt;/key&gt;&lt;/foreign-keys&gt;&lt;ref-type name="Journal Article"&gt;17&lt;/ref-type&gt;&lt;contributors&gt;&lt;authors&gt;&lt;author&gt;Terman, M.&lt;/author&gt;&lt;author&gt;Terman, J. S.&lt;/author&gt;&lt;author&gt;Ross, D. C.&lt;/author&gt;&lt;/authors&gt;&lt;/contributors&gt;&lt;auth-address&gt;Department of Psychiatry, Columbia University, New York State Psychiatric Institute, New York 10032, USA. mt12@earthlink.com&lt;/auth-address&gt;&lt;titles&gt;&lt;title&gt;A controlled trial of timed bright light and negative air ionization for treatment of winter depression&lt;/title&gt;&lt;secondary-title&gt;Arch Gen Psychiatry&lt;/secondary-title&gt;&lt;alt-title&gt;Archives of General Psychiatry&lt;/alt-title&gt;&lt;/titles&gt;&lt;periodical&gt;&lt;full-title&gt;Arch Gen Psychiatry&lt;/full-title&gt;&lt;abbr-1&gt;Archives of General Psychiatry&lt;/abbr-1&gt;&lt;/periodical&gt;&lt;alt-periodical&gt;&lt;full-title&gt;Arch Gen Psychiatry&lt;/full-title&gt;&lt;abbr-1&gt;Archives of General Psychiatry&lt;/abbr-1&gt;&lt;/alt-periodical&gt;&lt;pages&gt;875-82&lt;/pages&gt;&lt;volume&gt;55&lt;/volume&gt;&lt;number&gt;10&lt;/number&gt;&lt;keywords&gt;&lt;keyword&gt;Air Ionization&lt;/keyword&gt;&lt;keyword&gt;Anions&lt;/keyword&gt;&lt;keyword&gt;Circadian Rhythm&lt;/keyword&gt;&lt;keyword&gt;Cross-Over Studies&lt;/keyword&gt;&lt;keyword&gt;Humans&lt;/keyword&gt;&lt;keyword&gt;Photoperiod&lt;/keyword&gt;&lt;keyword&gt;*Phototherapy&lt;/keyword&gt;&lt;keyword&gt;Placebos&lt;/keyword&gt;&lt;keyword&gt;Research Design&lt;/keyword&gt;&lt;keyword&gt;Seasonal Affective Disorder/psychology/*therapy&lt;/keyword&gt;&lt;/keywords&gt;&lt;dates&gt;&lt;year&gt;1998&lt;/year&gt;&lt;pub-dates&gt;&lt;date&gt;Oct&lt;/date&gt;&lt;/pub-dates&gt;&lt;/dates&gt;&lt;isbn&gt;0003-990X (Print)&amp;#xD;0003-990X (Linking)&lt;/isbn&gt;&lt;accession-num&gt;9783557&lt;/accession-num&gt;&lt;urls&gt;&lt;related-urls&gt;&lt;url&gt;https://www.ncbi.nlm.nih.gov/pubmed/9783557&lt;/url&gt;&lt;/related-urls&gt;&lt;/urls&gt;&lt;/record&gt;&lt;/Cite&gt;&lt;/EndNote&gt;</w:instrText>
            </w:r>
            <w:r w:rsidRPr="003A77A9">
              <w:rPr>
                <w:color w:val="000000"/>
                <w:sz w:val="22"/>
                <w:szCs w:val="22"/>
              </w:rPr>
              <w:fldChar w:fldCharType="separate"/>
            </w:r>
            <w:r w:rsidR="008F32DB" w:rsidRPr="003A77A9">
              <w:rPr>
                <w:noProof/>
                <w:color w:val="000000"/>
                <w:sz w:val="22"/>
                <w:szCs w:val="22"/>
              </w:rPr>
              <w:t>[</w:t>
            </w:r>
            <w:hyperlink w:anchor="_ENREF_58" w:tooltip="Terman, 1998 #17" w:history="1">
              <w:r w:rsidR="00D82183" w:rsidRPr="003A77A9">
                <w:rPr>
                  <w:noProof/>
                  <w:color w:val="000000"/>
                  <w:sz w:val="22"/>
                  <w:szCs w:val="22"/>
                </w:rPr>
                <w:t>58</w:t>
              </w:r>
            </w:hyperlink>
            <w:r w:rsidR="008F32DB" w:rsidRPr="003A77A9">
              <w:rPr>
                <w:noProof/>
                <w:color w:val="000000"/>
                <w:sz w:val="22"/>
                <w:szCs w:val="22"/>
              </w:rPr>
              <w:t>]</w:t>
            </w:r>
            <w:r w:rsidRPr="003A77A9">
              <w:rPr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134" w:type="dxa"/>
            <w:shd w:val="clear" w:color="auto" w:fill="FFFF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~</w:t>
            </w:r>
          </w:p>
        </w:tc>
        <w:tc>
          <w:tcPr>
            <w:tcW w:w="1134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992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1134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992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991" w:type="dxa"/>
            <w:shd w:val="clear" w:color="auto" w:fill="FFFF99"/>
            <w:vAlign w:val="center"/>
          </w:tcPr>
          <w:p w:rsidR="006F28B2" w:rsidRPr="003A77A9" w:rsidRDefault="006F28B2" w:rsidP="004A5B76">
            <w:pPr>
              <w:jc w:val="center"/>
              <w:rPr>
                <w:b/>
              </w:rPr>
            </w:pPr>
            <w:r w:rsidRPr="003A77A9">
              <w:rPr>
                <w:b/>
              </w:rPr>
              <w:t>~</w:t>
            </w:r>
          </w:p>
        </w:tc>
      </w:tr>
      <w:tr w:rsidR="006F28B2" w:rsidRPr="003A77A9" w:rsidTr="004A5B76">
        <w:trPr>
          <w:trHeight w:val="397"/>
        </w:trPr>
        <w:tc>
          <w:tcPr>
            <w:tcW w:w="2689" w:type="dxa"/>
            <w:vAlign w:val="center"/>
          </w:tcPr>
          <w:p w:rsidR="006F28B2" w:rsidRPr="003A77A9" w:rsidRDefault="006F28B2" w:rsidP="00F82760">
            <w:pPr>
              <w:rPr>
                <w:color w:val="000000"/>
                <w:sz w:val="22"/>
                <w:szCs w:val="22"/>
              </w:rPr>
            </w:pPr>
            <w:r w:rsidRPr="003A77A9">
              <w:rPr>
                <w:color w:val="000000"/>
                <w:sz w:val="22"/>
                <w:szCs w:val="22"/>
              </w:rPr>
              <w:t xml:space="preserve">Avery et al. 2001 </w:t>
            </w:r>
            <w:r w:rsidRPr="003A77A9">
              <w:rPr>
                <w:color w:val="000000"/>
                <w:sz w:val="22"/>
                <w:szCs w:val="22"/>
              </w:rPr>
              <w:fldChar w:fldCharType="begin"/>
            </w:r>
            <w:r w:rsidR="008F32DB" w:rsidRPr="003A77A9">
              <w:rPr>
                <w:color w:val="000000"/>
                <w:sz w:val="22"/>
                <w:szCs w:val="22"/>
              </w:rPr>
              <w:instrText xml:space="preserve"> ADDIN EN.CITE &lt;EndNote&gt;&lt;Cite&gt;&lt;Author&gt;Avery&lt;/Author&gt;&lt;Year&gt;2001&lt;/Year&gt;&lt;RecNum&gt;1&lt;/RecNum&gt;&lt;DisplayText&gt;[73]&lt;/DisplayText&gt;&lt;record&gt;&lt;rec-number&gt;1&lt;/rec-number&gt;&lt;foreign-keys&gt;&lt;key app="EN" db-id="9vf95a50mzdrt0erawvvrxfestsa9dvf2szf" timestamp="1550220232"&gt;1&lt;/key&gt;&lt;/foreign-keys&gt;&lt;ref-type name="Journal Article"&gt;17&lt;/ref-type&gt;&lt;contributors&gt;&lt;authors&gt;&lt;author&gt;Avery, D. H.&lt;/author&gt;&lt;author&gt;Eder, D. N.&lt;/author&gt;&lt;author&gt;Bolte, M. A.&lt;/author&gt;&lt;author&gt;Hellekson, C. J.&lt;/author&gt;&lt;author&gt;Dunner, D. L.&lt;/author&gt;&lt;author&gt;Vitiello, M. V.&lt;/author&gt;&lt;author&gt;Prinz, P. N.&lt;/author&gt;&lt;/authors&gt;&lt;/contributors&gt;&lt;auth-address&gt;Department of Psychiatry and Behavioral Sciences, University of Washington School of Medicine, Harborview Medical Center, Seattle, Washington 98104-2499, USA.&lt;/auth-address&gt;&lt;titles&gt;&lt;title&gt;Dawn simulation and bright light in the treatment of SAD: a controlled study&lt;/title&gt;&lt;secondary-title&gt;Biol Psychiatry&lt;/secondary-title&gt;&lt;alt-title&gt;Biological Psychiatry&lt;/alt-title&gt;&lt;/titles&gt;&lt;periodical&gt;&lt;full-title&gt;Biol Psychiatry&lt;/full-title&gt;&lt;abbr-1&gt;Biological Psychiatry&lt;/abbr-1&gt;&lt;/periodical&gt;&lt;alt-periodical&gt;&lt;full-title&gt;Biol Psychiatry&lt;/full-title&gt;&lt;abbr-1&gt;Biological Psychiatry&lt;/abbr-1&gt;&lt;/alt-periodical&gt;&lt;pages&gt;205-16&lt;/pages&gt;&lt;volume&gt;50&lt;/volume&gt;&lt;number&gt;3&lt;/number&gt;&lt;keywords&gt;&lt;keyword&gt;Adult&lt;/keyword&gt;&lt;keyword&gt;Circadian Rhythm/*physiology&lt;/keyword&gt;&lt;keyword&gt;Female&lt;/keyword&gt;&lt;keyword&gt;Humans&lt;/keyword&gt;&lt;keyword&gt;Male&lt;/keyword&gt;&lt;keyword&gt;*Phototherapy&lt;/keyword&gt;&lt;keyword&gt;Retrospective Studies&lt;/keyword&gt;&lt;keyword&gt;Seasonal Affective Disorder/*therapy&lt;/keyword&gt;&lt;/keywords&gt;&lt;dates&gt;&lt;year&gt;2001&lt;/year&gt;&lt;pub-dates&gt;&lt;date&gt;Aug 1&lt;/date&gt;&lt;/pub-dates&gt;&lt;/dates&gt;&lt;isbn&gt;0006-3223 (Print)&amp;#xD;0006-3223 (Linking)&lt;/isbn&gt;&lt;accession-num&gt;11513820&lt;/accession-num&gt;&lt;urls&gt;&lt;related-urls&gt;&lt;url&gt;https://www.ncbi.nlm.nih.gov/pubmed/11513820&lt;/url&gt;&lt;/related-urls&gt;&lt;/urls&gt;&lt;/record&gt;&lt;/Cite&gt;&lt;/EndNote&gt;</w:instrText>
            </w:r>
            <w:r w:rsidRPr="003A77A9">
              <w:rPr>
                <w:color w:val="000000"/>
                <w:sz w:val="22"/>
                <w:szCs w:val="22"/>
              </w:rPr>
              <w:fldChar w:fldCharType="separate"/>
            </w:r>
            <w:r w:rsidR="008F32DB" w:rsidRPr="003A77A9">
              <w:rPr>
                <w:noProof/>
                <w:color w:val="000000"/>
                <w:sz w:val="22"/>
                <w:szCs w:val="22"/>
              </w:rPr>
              <w:t>[</w:t>
            </w:r>
            <w:hyperlink w:anchor="_ENREF_73" w:tooltip="Avery, 2001 #1" w:history="1">
              <w:r w:rsidR="00D82183" w:rsidRPr="003A77A9">
                <w:rPr>
                  <w:noProof/>
                  <w:color w:val="000000"/>
                  <w:sz w:val="22"/>
                  <w:szCs w:val="22"/>
                </w:rPr>
                <w:t>73</w:t>
              </w:r>
            </w:hyperlink>
            <w:r w:rsidR="008F32DB" w:rsidRPr="003A77A9">
              <w:rPr>
                <w:noProof/>
                <w:color w:val="000000"/>
                <w:sz w:val="22"/>
                <w:szCs w:val="22"/>
              </w:rPr>
              <w:t>]</w:t>
            </w:r>
            <w:r w:rsidRPr="003A77A9">
              <w:rPr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134" w:type="dxa"/>
            <w:shd w:val="clear" w:color="auto" w:fill="FFFF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~</w:t>
            </w:r>
          </w:p>
        </w:tc>
        <w:tc>
          <w:tcPr>
            <w:tcW w:w="1134" w:type="dxa"/>
            <w:shd w:val="clear" w:color="auto" w:fill="D99594" w:themeFill="accent2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-</w:t>
            </w:r>
          </w:p>
        </w:tc>
        <w:tc>
          <w:tcPr>
            <w:tcW w:w="992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1134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992" w:type="dxa"/>
            <w:shd w:val="clear" w:color="auto" w:fill="D99594" w:themeFill="accent2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-</w:t>
            </w:r>
          </w:p>
        </w:tc>
        <w:tc>
          <w:tcPr>
            <w:tcW w:w="991" w:type="dxa"/>
            <w:shd w:val="clear" w:color="auto" w:fill="D99594" w:themeFill="accent2" w:themeFillTint="99"/>
            <w:vAlign w:val="center"/>
          </w:tcPr>
          <w:p w:rsidR="006F28B2" w:rsidRPr="003A77A9" w:rsidRDefault="006F28B2" w:rsidP="004A5B76">
            <w:pPr>
              <w:jc w:val="center"/>
              <w:rPr>
                <w:b/>
              </w:rPr>
            </w:pPr>
            <w:r w:rsidRPr="003A77A9">
              <w:rPr>
                <w:b/>
              </w:rPr>
              <w:t>-</w:t>
            </w:r>
          </w:p>
        </w:tc>
      </w:tr>
      <w:tr w:rsidR="006F28B2" w:rsidRPr="003A77A9" w:rsidTr="004A5B76">
        <w:trPr>
          <w:trHeight w:val="397"/>
        </w:trPr>
        <w:tc>
          <w:tcPr>
            <w:tcW w:w="2689" w:type="dxa"/>
            <w:vAlign w:val="center"/>
          </w:tcPr>
          <w:p w:rsidR="006F28B2" w:rsidRPr="003A77A9" w:rsidRDefault="006F28B2" w:rsidP="00F82760">
            <w:pPr>
              <w:rPr>
                <w:color w:val="000000"/>
                <w:sz w:val="22"/>
                <w:szCs w:val="22"/>
              </w:rPr>
            </w:pPr>
            <w:r w:rsidRPr="003A77A9">
              <w:rPr>
                <w:color w:val="000000"/>
                <w:sz w:val="22"/>
                <w:szCs w:val="22"/>
              </w:rPr>
              <w:t xml:space="preserve">Wileman et al. 2001 </w:t>
            </w:r>
            <w:r w:rsidRPr="003A77A9">
              <w:rPr>
                <w:color w:val="000000"/>
                <w:sz w:val="22"/>
                <w:szCs w:val="22"/>
              </w:rPr>
              <w:fldChar w:fldCharType="begin"/>
            </w:r>
            <w:r w:rsidR="008F32DB" w:rsidRPr="003A77A9">
              <w:rPr>
                <w:color w:val="000000"/>
                <w:sz w:val="22"/>
                <w:szCs w:val="22"/>
              </w:rPr>
              <w:instrText xml:space="preserve"> ADDIN EN.CITE &lt;EndNote&gt;&lt;Cite&gt;&lt;Author&gt;Wileman&lt;/Author&gt;&lt;Year&gt;2001&lt;/Year&gt;&lt;RecNum&gt;18&lt;/RecNum&gt;&lt;DisplayText&gt;[60]&lt;/DisplayText&gt;&lt;record&gt;&lt;rec-number&gt;18&lt;/rec-number&gt;&lt;foreign-keys&gt;&lt;key app="EN" db-id="9vf95a50mzdrt0erawvvrxfestsa9dvf2szf" timestamp="1550220232"&gt;18&lt;/key&gt;&lt;/foreign-keys&gt;&lt;ref-type name="Journal Article"&gt;17&lt;/ref-type&gt;&lt;contributors&gt;&lt;authors&gt;&lt;author&gt;Wileman, S. M.&lt;/author&gt;&lt;author&gt;Eagles, J. M.&lt;/author&gt;&lt;author&gt;Andrew, J. E.&lt;/author&gt;&lt;author&gt;Howie, F. L.&lt;/author&gt;&lt;author&gt;Cameron, I. M.&lt;/author&gt;&lt;author&gt;McCormack, K.&lt;/author&gt;&lt;author&gt;Naji, S. A.&lt;/author&gt;&lt;/authors&gt;&lt;/contributors&gt;&lt;auth-address&gt;Health Services Research Unit, University of Aberdeen, Polwarth Building, Foresterhill, Aberdeen AB25 2ZD, Scotland, UK.&lt;/auth-address&gt;&lt;titles&gt;&lt;title&gt;Light therapy for seasonal affective disorder in primary care: randomised controlled trial&lt;/title&gt;&lt;secondary-title&gt;Br J Psychiatry&lt;/secondary-title&gt;&lt;alt-title&gt;British Journal of Psychiatry&lt;/alt-title&gt;&lt;/titles&gt;&lt;periodical&gt;&lt;full-title&gt;Br J Psychiatry&lt;/full-title&gt;&lt;abbr-1&gt;British Journal of Psychiatry&lt;/abbr-1&gt;&lt;/periodical&gt;&lt;alt-periodical&gt;&lt;full-title&gt;Br J Psychiatry&lt;/full-title&gt;&lt;abbr-1&gt;British Journal of Psychiatry&lt;/abbr-1&gt;&lt;/alt-periodical&gt;&lt;pages&gt;311-6&lt;/pages&gt;&lt;volume&gt;178&lt;/volume&gt;&lt;keywords&gt;&lt;keyword&gt;Adolescent&lt;/keyword&gt;&lt;keyword&gt;Adult&lt;/keyword&gt;&lt;keyword&gt;Affect&lt;/keyword&gt;&lt;keyword&gt;Color Therapy&lt;/keyword&gt;&lt;keyword&gt;Female&lt;/keyword&gt;&lt;keyword&gt;Humans&lt;/keyword&gt;&lt;keyword&gt;Male&lt;/keyword&gt;&lt;keyword&gt;Middle Aged&lt;/keyword&gt;&lt;keyword&gt;Phototherapy/*methods&lt;/keyword&gt;&lt;keyword&gt;*Primary Health Care&lt;/keyword&gt;&lt;keyword&gt;Psychiatric Status Rating Scales&lt;/keyword&gt;&lt;keyword&gt;Seasonal Affective Disorder/*therapy&lt;/keyword&gt;&lt;keyword&gt;Treatment Outcome&lt;/keyword&gt;&lt;/keywords&gt;&lt;dates&gt;&lt;year&gt;2001&lt;/year&gt;&lt;pub-dates&gt;&lt;date&gt;Apr&lt;/date&gt;&lt;/pub-dates&gt;&lt;/dates&gt;&lt;isbn&gt;0007-1250 (Print)&amp;#xD;0007-1250 (Linking)&lt;/isbn&gt;&lt;accession-num&gt;11282809&lt;/accession-num&gt;&lt;urls&gt;&lt;related-urls&gt;&lt;url&gt;https://www.ncbi.nlm.nih.gov/pubmed/11282809&lt;/url&gt;&lt;/related-urls&gt;&lt;/urls&gt;&lt;/record&gt;&lt;/Cite&gt;&lt;/EndNote&gt;</w:instrText>
            </w:r>
            <w:r w:rsidRPr="003A77A9">
              <w:rPr>
                <w:color w:val="000000"/>
                <w:sz w:val="22"/>
                <w:szCs w:val="22"/>
              </w:rPr>
              <w:fldChar w:fldCharType="separate"/>
            </w:r>
            <w:r w:rsidR="008F32DB" w:rsidRPr="003A77A9">
              <w:rPr>
                <w:noProof/>
                <w:color w:val="000000"/>
                <w:sz w:val="22"/>
                <w:szCs w:val="22"/>
              </w:rPr>
              <w:t>[</w:t>
            </w:r>
            <w:hyperlink w:anchor="_ENREF_60" w:tooltip="Wileman, 2001 #18" w:history="1">
              <w:r w:rsidR="00D82183" w:rsidRPr="003A77A9">
                <w:rPr>
                  <w:noProof/>
                  <w:color w:val="000000"/>
                  <w:sz w:val="22"/>
                  <w:szCs w:val="22"/>
                </w:rPr>
                <w:t>60</w:t>
              </w:r>
            </w:hyperlink>
            <w:r w:rsidR="008F32DB" w:rsidRPr="003A77A9">
              <w:rPr>
                <w:noProof/>
                <w:color w:val="000000"/>
                <w:sz w:val="22"/>
                <w:szCs w:val="22"/>
              </w:rPr>
              <w:t>]</w:t>
            </w:r>
            <w:r w:rsidRPr="003A77A9">
              <w:rPr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134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1134" w:type="dxa"/>
            <w:shd w:val="clear" w:color="auto" w:fill="D99594" w:themeFill="accent2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-</w:t>
            </w:r>
          </w:p>
        </w:tc>
        <w:tc>
          <w:tcPr>
            <w:tcW w:w="992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1134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992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991" w:type="dxa"/>
            <w:shd w:val="clear" w:color="auto" w:fill="D99594"/>
            <w:vAlign w:val="center"/>
          </w:tcPr>
          <w:p w:rsidR="006F28B2" w:rsidRPr="003A77A9" w:rsidRDefault="006F28B2" w:rsidP="004A5B76">
            <w:pPr>
              <w:jc w:val="center"/>
              <w:rPr>
                <w:b/>
              </w:rPr>
            </w:pPr>
            <w:r w:rsidRPr="003A77A9">
              <w:rPr>
                <w:b/>
              </w:rPr>
              <w:t>-</w:t>
            </w:r>
          </w:p>
        </w:tc>
      </w:tr>
      <w:tr w:rsidR="006F28B2" w:rsidRPr="003A77A9" w:rsidTr="004A5B76">
        <w:trPr>
          <w:trHeight w:val="397"/>
        </w:trPr>
        <w:tc>
          <w:tcPr>
            <w:tcW w:w="2689" w:type="dxa"/>
            <w:vAlign w:val="center"/>
          </w:tcPr>
          <w:p w:rsidR="006F28B2" w:rsidRPr="003A77A9" w:rsidRDefault="006F28B2" w:rsidP="00F82760">
            <w:pPr>
              <w:rPr>
                <w:color w:val="000000"/>
                <w:sz w:val="22"/>
                <w:szCs w:val="22"/>
              </w:rPr>
            </w:pPr>
            <w:r w:rsidRPr="003A77A9">
              <w:rPr>
                <w:color w:val="000000"/>
                <w:sz w:val="22"/>
                <w:szCs w:val="22"/>
              </w:rPr>
              <w:t xml:space="preserve">Terman et al. 2006 </w:t>
            </w:r>
            <w:r w:rsidRPr="003A77A9">
              <w:rPr>
                <w:color w:val="000000"/>
                <w:sz w:val="22"/>
                <w:szCs w:val="22"/>
              </w:rPr>
              <w:fldChar w:fldCharType="begin"/>
            </w:r>
            <w:r w:rsidR="008F32DB" w:rsidRPr="003A77A9">
              <w:rPr>
                <w:color w:val="000000"/>
                <w:sz w:val="22"/>
                <w:szCs w:val="22"/>
              </w:rPr>
              <w:instrText xml:space="preserve"> ADDIN EN.CITE &lt;EndNote&gt;&lt;Cite&gt;&lt;Author&gt;Terman&lt;/Author&gt;&lt;Year&gt;2006&lt;/Year&gt;&lt;RecNum&gt;16&lt;/RecNum&gt;&lt;DisplayText&gt;[57]&lt;/DisplayText&gt;&lt;record&gt;&lt;rec-number&gt;16&lt;/rec-number&gt;&lt;foreign-keys&gt;&lt;key app="EN" db-id="9vf95a50mzdrt0erawvvrxfestsa9dvf2szf" timestamp="1550220232"&gt;16&lt;/key&gt;&lt;/foreign-keys&gt;&lt;ref-type name="Journal Article"&gt;17&lt;/ref-type&gt;&lt;contributors&gt;&lt;authors&gt;&lt;author&gt;Terman, M.&lt;/author&gt;&lt;author&gt;Terman, J. S.&lt;/author&gt;&lt;/authors&gt;&lt;/contributors&gt;&lt;auth-address&gt;Department of Biopsychology, New York State Psychiatric Institute, New York, NY 10032, USA. mt12@columbia.edu&lt;/auth-address&gt;&lt;titles&gt;&lt;title&gt;Controlled trial of naturalistic dawn simulation and negative air ionization for seasonal affective disorder&lt;/title&gt;&lt;secondary-title&gt;Am J Psychiatry&lt;/secondary-title&gt;&lt;alt-title&gt;American Journal of Psychiatry&lt;/alt-title&gt;&lt;/titles&gt;&lt;periodical&gt;&lt;full-title&gt;Am J Psychiatry&lt;/full-title&gt;&lt;abbr-1&gt;American Journal of Psychiatry&lt;/abbr-1&gt;&lt;/periodical&gt;&lt;alt-periodical&gt;&lt;full-title&gt;Am J Psychiatry&lt;/full-title&gt;&lt;abbr-1&gt;American Journal of Psychiatry&lt;/abbr-1&gt;&lt;/alt-periodical&gt;&lt;pages&gt;2126-33&lt;/pages&gt;&lt;volume&gt;163&lt;/volume&gt;&lt;number&gt;12&lt;/number&gt;&lt;keywords&gt;&lt;keyword&gt;Adult&lt;/keyword&gt;&lt;keyword&gt;*Air Ionization&lt;/keyword&gt;&lt;keyword&gt;Analysis of Variance&lt;/keyword&gt;&lt;keyword&gt;Circadian Rhythm/*physiology&lt;/keyword&gt;&lt;keyword&gt;Female&lt;/keyword&gt;&lt;keyword&gt;Heliotherapy/methods&lt;/keyword&gt;&lt;keyword&gt;Humans&lt;/keyword&gt;&lt;keyword&gt;Male&lt;/keyword&gt;&lt;keyword&gt;Phototherapy/*methods&lt;/keyword&gt;&lt;keyword&gt;Psychiatric Status Rating Scales&lt;/keyword&gt;&lt;keyword&gt;Seasonal Affective Disorder/diagnosis/psychology/*therapy&lt;/keyword&gt;&lt;keyword&gt;Sleep/physiology&lt;/keyword&gt;&lt;keyword&gt;Sunlight&lt;/keyword&gt;&lt;keyword&gt;Treatment Outcome&lt;/keyword&gt;&lt;/keywords&gt;&lt;dates&gt;&lt;year&gt;2006&lt;/year&gt;&lt;pub-dates&gt;&lt;date&gt;Dec&lt;/date&gt;&lt;/pub-dates&gt;&lt;/dates&gt;&lt;isbn&gt;0002-953X (Print)&amp;#xD;0002-953X (Linking)&lt;/isbn&gt;&lt;accession-num&gt;17151164&lt;/accession-num&gt;&lt;urls&gt;&lt;related-urls&gt;&lt;url&gt;https://www.ncbi.nlm.nih.gov/pubmed/17151164&lt;/url&gt;&lt;/related-urls&gt;&lt;/urls&gt;&lt;electronic-resource-num&gt;10.1176/ajp.2006.163.12.2126&lt;/electronic-resource-num&gt;&lt;/record&gt;&lt;/Cite&gt;&lt;/EndNote&gt;</w:instrText>
            </w:r>
            <w:r w:rsidRPr="003A77A9">
              <w:rPr>
                <w:color w:val="000000"/>
                <w:sz w:val="22"/>
                <w:szCs w:val="22"/>
              </w:rPr>
              <w:fldChar w:fldCharType="separate"/>
            </w:r>
            <w:r w:rsidR="008F32DB" w:rsidRPr="003A77A9">
              <w:rPr>
                <w:noProof/>
                <w:color w:val="000000"/>
                <w:sz w:val="22"/>
                <w:szCs w:val="22"/>
              </w:rPr>
              <w:t>[</w:t>
            </w:r>
            <w:hyperlink w:anchor="_ENREF_57" w:tooltip="Terman, 2006 #16" w:history="1">
              <w:r w:rsidR="00D82183" w:rsidRPr="003A77A9">
                <w:rPr>
                  <w:noProof/>
                  <w:color w:val="000000"/>
                  <w:sz w:val="22"/>
                  <w:szCs w:val="22"/>
                </w:rPr>
                <w:t>57</w:t>
              </w:r>
            </w:hyperlink>
            <w:r w:rsidR="008F32DB" w:rsidRPr="003A77A9">
              <w:rPr>
                <w:noProof/>
                <w:color w:val="000000"/>
                <w:sz w:val="22"/>
                <w:szCs w:val="22"/>
              </w:rPr>
              <w:t>]</w:t>
            </w:r>
            <w:r w:rsidRPr="003A77A9">
              <w:rPr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134" w:type="dxa"/>
            <w:shd w:val="clear" w:color="auto" w:fill="FFFF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~</w:t>
            </w:r>
          </w:p>
        </w:tc>
        <w:tc>
          <w:tcPr>
            <w:tcW w:w="1134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992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1134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992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991" w:type="dxa"/>
            <w:shd w:val="clear" w:color="auto" w:fill="FFFF99"/>
            <w:vAlign w:val="center"/>
          </w:tcPr>
          <w:p w:rsidR="006F28B2" w:rsidRPr="003A77A9" w:rsidRDefault="006F28B2" w:rsidP="004A5B76">
            <w:pPr>
              <w:jc w:val="center"/>
              <w:rPr>
                <w:b/>
              </w:rPr>
            </w:pPr>
            <w:r w:rsidRPr="003A77A9">
              <w:rPr>
                <w:b/>
              </w:rPr>
              <w:t>~</w:t>
            </w:r>
          </w:p>
        </w:tc>
      </w:tr>
      <w:tr w:rsidR="006F28B2" w:rsidRPr="003A77A9" w:rsidTr="004A5B76">
        <w:trPr>
          <w:trHeight w:val="397"/>
        </w:trPr>
        <w:tc>
          <w:tcPr>
            <w:tcW w:w="2689" w:type="dxa"/>
            <w:vAlign w:val="center"/>
          </w:tcPr>
          <w:p w:rsidR="006F28B2" w:rsidRPr="003A77A9" w:rsidRDefault="006F28B2" w:rsidP="00F82760">
            <w:pPr>
              <w:rPr>
                <w:color w:val="000000"/>
                <w:sz w:val="22"/>
                <w:szCs w:val="22"/>
              </w:rPr>
            </w:pPr>
            <w:r w:rsidRPr="003A77A9">
              <w:rPr>
                <w:color w:val="000000"/>
                <w:sz w:val="22"/>
                <w:szCs w:val="22"/>
              </w:rPr>
              <w:t xml:space="preserve">Desan et al. 2007 </w:t>
            </w:r>
            <w:r w:rsidRPr="003A77A9"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EZXNhbjwvQXV0aG9yPjxZZWFyPjIwMDc8L1llYXI+PFJl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</w:fldData>
              </w:fldChar>
            </w:r>
            <w:r w:rsidR="008F32DB" w:rsidRPr="003A77A9">
              <w:rPr>
                <w:color w:val="000000"/>
                <w:sz w:val="22"/>
                <w:szCs w:val="22"/>
              </w:rPr>
              <w:instrText xml:space="preserve"> ADDIN EN.CITE </w:instrText>
            </w:r>
            <w:r w:rsidR="008F32DB" w:rsidRPr="003A77A9"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EZXNhbjwvQXV0aG9yPjxZZWFyPjIwMDc8L1llYXI+PFJl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</w:fldData>
              </w:fldChar>
            </w:r>
            <w:r w:rsidR="008F32DB" w:rsidRPr="003A77A9">
              <w:rPr>
                <w:color w:val="000000"/>
                <w:sz w:val="22"/>
                <w:szCs w:val="22"/>
              </w:rPr>
              <w:instrText xml:space="preserve"> ADDIN EN.CITE.DATA </w:instrText>
            </w:r>
            <w:r w:rsidR="008F32DB" w:rsidRPr="003A77A9">
              <w:rPr>
                <w:color w:val="000000"/>
                <w:sz w:val="22"/>
                <w:szCs w:val="22"/>
              </w:rPr>
            </w:r>
            <w:r w:rsidR="008F32DB" w:rsidRPr="003A77A9">
              <w:rPr>
                <w:color w:val="000000"/>
                <w:sz w:val="22"/>
                <w:szCs w:val="22"/>
              </w:rPr>
              <w:fldChar w:fldCharType="end"/>
            </w:r>
            <w:r w:rsidRPr="003A77A9">
              <w:rPr>
                <w:color w:val="000000"/>
                <w:sz w:val="22"/>
                <w:szCs w:val="22"/>
              </w:rPr>
            </w:r>
            <w:r w:rsidRPr="003A77A9">
              <w:rPr>
                <w:color w:val="000000"/>
                <w:sz w:val="22"/>
                <w:szCs w:val="22"/>
              </w:rPr>
              <w:fldChar w:fldCharType="separate"/>
            </w:r>
            <w:r w:rsidR="008F32DB" w:rsidRPr="003A77A9">
              <w:rPr>
                <w:noProof/>
                <w:color w:val="000000"/>
                <w:sz w:val="22"/>
                <w:szCs w:val="22"/>
              </w:rPr>
              <w:t>[</w:t>
            </w:r>
            <w:hyperlink w:anchor="_ENREF_54" w:tooltip="Desan, 2007 #2" w:history="1">
              <w:r w:rsidR="00D82183" w:rsidRPr="003A77A9">
                <w:rPr>
                  <w:noProof/>
                  <w:color w:val="000000"/>
                  <w:sz w:val="22"/>
                  <w:szCs w:val="22"/>
                </w:rPr>
                <w:t>54</w:t>
              </w:r>
            </w:hyperlink>
            <w:r w:rsidR="008F32DB" w:rsidRPr="003A77A9">
              <w:rPr>
                <w:noProof/>
                <w:color w:val="000000"/>
                <w:sz w:val="22"/>
                <w:szCs w:val="22"/>
              </w:rPr>
              <w:t>]</w:t>
            </w:r>
            <w:r w:rsidRPr="003A77A9">
              <w:rPr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134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1134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992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1134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992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991" w:type="dxa"/>
            <w:shd w:val="clear" w:color="auto" w:fill="C2D69B" w:themeFill="accent3" w:themeFillTint="99"/>
            <w:vAlign w:val="center"/>
          </w:tcPr>
          <w:p w:rsidR="006F28B2" w:rsidRPr="003A77A9" w:rsidRDefault="006F28B2" w:rsidP="004A5B76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</w:tr>
      <w:tr w:rsidR="006F28B2" w:rsidRPr="003A77A9" w:rsidTr="004A5B76">
        <w:trPr>
          <w:trHeight w:val="397"/>
        </w:trPr>
        <w:tc>
          <w:tcPr>
            <w:tcW w:w="2689" w:type="dxa"/>
            <w:vAlign w:val="center"/>
          </w:tcPr>
          <w:p w:rsidR="006F28B2" w:rsidRPr="003A77A9" w:rsidRDefault="006F28B2" w:rsidP="00F82760">
            <w:pPr>
              <w:rPr>
                <w:color w:val="000000"/>
                <w:sz w:val="22"/>
                <w:szCs w:val="22"/>
              </w:rPr>
            </w:pPr>
            <w:r w:rsidRPr="003A77A9">
              <w:rPr>
                <w:color w:val="000000"/>
                <w:sz w:val="22"/>
                <w:szCs w:val="22"/>
              </w:rPr>
              <w:t xml:space="preserve">Flory et al. 2010 </w:t>
            </w:r>
            <w:r w:rsidRPr="003A77A9"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GbG9yeTwvQXV0aG9yPjxZZWFyPjIwMTA8L1llYXI+PFJl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</w:fldData>
              </w:fldChar>
            </w:r>
            <w:r w:rsidR="008F32DB" w:rsidRPr="003A77A9">
              <w:rPr>
                <w:color w:val="000000"/>
                <w:sz w:val="22"/>
                <w:szCs w:val="22"/>
              </w:rPr>
              <w:instrText xml:space="preserve"> ADDIN EN.CITE </w:instrText>
            </w:r>
            <w:r w:rsidR="008F32DB" w:rsidRPr="003A77A9"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GbG9yeTwvQXV0aG9yPjxZZWFyPjIwMTA8L1llYXI+PFJl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</w:fldData>
              </w:fldChar>
            </w:r>
            <w:r w:rsidR="008F32DB" w:rsidRPr="003A77A9">
              <w:rPr>
                <w:color w:val="000000"/>
                <w:sz w:val="22"/>
                <w:szCs w:val="22"/>
              </w:rPr>
              <w:instrText xml:space="preserve"> ADDIN EN.CITE.DATA </w:instrText>
            </w:r>
            <w:r w:rsidR="008F32DB" w:rsidRPr="003A77A9">
              <w:rPr>
                <w:color w:val="000000"/>
                <w:sz w:val="22"/>
                <w:szCs w:val="22"/>
              </w:rPr>
            </w:r>
            <w:r w:rsidR="008F32DB" w:rsidRPr="003A77A9">
              <w:rPr>
                <w:color w:val="000000"/>
                <w:sz w:val="22"/>
                <w:szCs w:val="22"/>
              </w:rPr>
              <w:fldChar w:fldCharType="end"/>
            </w:r>
            <w:r w:rsidRPr="003A77A9">
              <w:rPr>
                <w:color w:val="000000"/>
                <w:sz w:val="22"/>
                <w:szCs w:val="22"/>
              </w:rPr>
            </w:r>
            <w:r w:rsidRPr="003A77A9">
              <w:rPr>
                <w:color w:val="000000"/>
                <w:sz w:val="22"/>
                <w:szCs w:val="22"/>
              </w:rPr>
              <w:fldChar w:fldCharType="separate"/>
            </w:r>
            <w:r w:rsidR="008F32DB" w:rsidRPr="003A77A9">
              <w:rPr>
                <w:noProof/>
                <w:color w:val="000000"/>
                <w:sz w:val="22"/>
                <w:szCs w:val="22"/>
              </w:rPr>
              <w:t>[</w:t>
            </w:r>
            <w:hyperlink w:anchor="_ENREF_59" w:tooltip="Flory, 2010 #5" w:history="1">
              <w:r w:rsidR="00D82183" w:rsidRPr="003A77A9">
                <w:rPr>
                  <w:noProof/>
                  <w:color w:val="000000"/>
                  <w:sz w:val="22"/>
                  <w:szCs w:val="22"/>
                </w:rPr>
                <w:t>59</w:t>
              </w:r>
            </w:hyperlink>
            <w:r w:rsidR="008F32DB" w:rsidRPr="003A77A9">
              <w:rPr>
                <w:noProof/>
                <w:color w:val="000000"/>
                <w:sz w:val="22"/>
                <w:szCs w:val="22"/>
              </w:rPr>
              <w:t>]</w:t>
            </w:r>
            <w:r w:rsidRPr="003A77A9">
              <w:rPr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134" w:type="dxa"/>
            <w:shd w:val="clear" w:color="auto" w:fill="FFFF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~</w:t>
            </w:r>
          </w:p>
        </w:tc>
        <w:tc>
          <w:tcPr>
            <w:tcW w:w="1134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992" w:type="dxa"/>
            <w:shd w:val="clear" w:color="auto" w:fill="FFFF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~</w:t>
            </w:r>
          </w:p>
        </w:tc>
        <w:tc>
          <w:tcPr>
            <w:tcW w:w="1134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992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991" w:type="dxa"/>
            <w:shd w:val="clear" w:color="auto" w:fill="FFFF99"/>
            <w:vAlign w:val="center"/>
          </w:tcPr>
          <w:p w:rsidR="006F28B2" w:rsidRPr="003A77A9" w:rsidRDefault="006F28B2" w:rsidP="004A5B76">
            <w:pPr>
              <w:jc w:val="center"/>
              <w:rPr>
                <w:b/>
              </w:rPr>
            </w:pPr>
            <w:r w:rsidRPr="003A77A9">
              <w:rPr>
                <w:b/>
              </w:rPr>
              <w:t>~</w:t>
            </w:r>
          </w:p>
        </w:tc>
      </w:tr>
      <w:tr w:rsidR="006F28B2" w:rsidRPr="003A77A9" w:rsidTr="004A5B76">
        <w:trPr>
          <w:trHeight w:val="397"/>
        </w:trPr>
        <w:tc>
          <w:tcPr>
            <w:tcW w:w="2689" w:type="dxa"/>
            <w:vAlign w:val="center"/>
          </w:tcPr>
          <w:p w:rsidR="006F28B2" w:rsidRPr="003A77A9" w:rsidRDefault="006F28B2" w:rsidP="00F82760">
            <w:pPr>
              <w:rPr>
                <w:color w:val="000000"/>
                <w:sz w:val="22"/>
                <w:szCs w:val="22"/>
              </w:rPr>
            </w:pPr>
            <w:r w:rsidRPr="003A77A9">
              <w:rPr>
                <w:color w:val="000000"/>
                <w:sz w:val="22"/>
                <w:szCs w:val="22"/>
              </w:rPr>
              <w:t xml:space="preserve">Reeves et al. 2012 </w:t>
            </w:r>
            <w:r w:rsidRPr="003A77A9"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SZWV2ZXM8L0F1dGhvcj48WWVhcj4yMDEyPC9ZZWFyPjxS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==
</w:fldData>
              </w:fldChar>
            </w:r>
            <w:r w:rsidR="008F32DB" w:rsidRPr="003A77A9">
              <w:rPr>
                <w:color w:val="000000"/>
                <w:sz w:val="22"/>
                <w:szCs w:val="22"/>
              </w:rPr>
              <w:instrText xml:space="preserve"> ADDIN EN.CITE </w:instrText>
            </w:r>
            <w:r w:rsidR="008F32DB" w:rsidRPr="003A77A9"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SZWV2ZXM8L0F1dGhvcj48WWVhcj4yMDEyPC9ZZWFyPjxS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==
</w:fldData>
              </w:fldChar>
            </w:r>
            <w:r w:rsidR="008F32DB" w:rsidRPr="003A77A9">
              <w:rPr>
                <w:color w:val="000000"/>
                <w:sz w:val="22"/>
                <w:szCs w:val="22"/>
              </w:rPr>
              <w:instrText xml:space="preserve"> ADDIN EN.CITE.DATA </w:instrText>
            </w:r>
            <w:r w:rsidR="008F32DB" w:rsidRPr="003A77A9">
              <w:rPr>
                <w:color w:val="000000"/>
                <w:sz w:val="22"/>
                <w:szCs w:val="22"/>
              </w:rPr>
            </w:r>
            <w:r w:rsidR="008F32DB" w:rsidRPr="003A77A9">
              <w:rPr>
                <w:color w:val="000000"/>
                <w:sz w:val="22"/>
                <w:szCs w:val="22"/>
              </w:rPr>
              <w:fldChar w:fldCharType="end"/>
            </w:r>
            <w:r w:rsidRPr="003A77A9">
              <w:rPr>
                <w:color w:val="000000"/>
                <w:sz w:val="22"/>
                <w:szCs w:val="22"/>
              </w:rPr>
            </w:r>
            <w:r w:rsidRPr="003A77A9">
              <w:rPr>
                <w:color w:val="000000"/>
                <w:sz w:val="22"/>
                <w:szCs w:val="22"/>
              </w:rPr>
              <w:fldChar w:fldCharType="separate"/>
            </w:r>
            <w:r w:rsidR="008F32DB" w:rsidRPr="003A77A9">
              <w:rPr>
                <w:noProof/>
                <w:color w:val="000000"/>
                <w:sz w:val="22"/>
                <w:szCs w:val="22"/>
              </w:rPr>
              <w:t>[</w:t>
            </w:r>
            <w:hyperlink w:anchor="_ENREF_62" w:tooltip="Reeves, 2012 #12" w:history="1">
              <w:r w:rsidR="00D82183" w:rsidRPr="003A77A9">
                <w:rPr>
                  <w:noProof/>
                  <w:color w:val="000000"/>
                  <w:sz w:val="22"/>
                  <w:szCs w:val="22"/>
                </w:rPr>
                <w:t>62</w:t>
              </w:r>
            </w:hyperlink>
            <w:r w:rsidR="008F32DB" w:rsidRPr="003A77A9">
              <w:rPr>
                <w:noProof/>
                <w:color w:val="000000"/>
                <w:sz w:val="22"/>
                <w:szCs w:val="22"/>
              </w:rPr>
              <w:t>]</w:t>
            </w:r>
            <w:r w:rsidRPr="003A77A9">
              <w:rPr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134" w:type="dxa"/>
            <w:shd w:val="clear" w:color="auto" w:fill="FFFF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~</w:t>
            </w:r>
          </w:p>
        </w:tc>
        <w:tc>
          <w:tcPr>
            <w:tcW w:w="1134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992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1134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992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991" w:type="dxa"/>
            <w:shd w:val="clear" w:color="auto" w:fill="FFFF99"/>
            <w:vAlign w:val="center"/>
          </w:tcPr>
          <w:p w:rsidR="006F28B2" w:rsidRPr="003A77A9" w:rsidRDefault="006F28B2" w:rsidP="004A5B76">
            <w:pPr>
              <w:jc w:val="center"/>
              <w:rPr>
                <w:b/>
              </w:rPr>
            </w:pPr>
            <w:r w:rsidRPr="003A77A9">
              <w:rPr>
                <w:b/>
              </w:rPr>
              <w:t>~</w:t>
            </w:r>
          </w:p>
        </w:tc>
      </w:tr>
      <w:tr w:rsidR="006F28B2" w:rsidRPr="003A77A9" w:rsidTr="004A5B76">
        <w:trPr>
          <w:trHeight w:val="397"/>
        </w:trPr>
        <w:tc>
          <w:tcPr>
            <w:tcW w:w="2689" w:type="dxa"/>
            <w:vAlign w:val="center"/>
          </w:tcPr>
          <w:p w:rsidR="006F28B2" w:rsidRPr="003A77A9" w:rsidRDefault="006F28B2" w:rsidP="00F82760">
            <w:pPr>
              <w:rPr>
                <w:color w:val="000000"/>
                <w:sz w:val="22"/>
                <w:szCs w:val="22"/>
              </w:rPr>
            </w:pPr>
            <w:r w:rsidRPr="003A77A9">
              <w:rPr>
                <w:color w:val="000000"/>
                <w:sz w:val="22"/>
                <w:szCs w:val="22"/>
              </w:rPr>
              <w:t xml:space="preserve">Spies et al. 2018 </w:t>
            </w:r>
            <w:r w:rsidRPr="003A77A9"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TcGllczwvQXV0aG9yPjxZZWFyPjIwMTg8L1llYXI+PFJl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==
</w:fldData>
              </w:fldChar>
            </w:r>
            <w:r w:rsidR="004F1877" w:rsidRPr="003A77A9">
              <w:rPr>
                <w:color w:val="000000"/>
                <w:sz w:val="22"/>
                <w:szCs w:val="22"/>
              </w:rPr>
              <w:instrText xml:space="preserve"> ADDIN EN.CITE </w:instrText>
            </w:r>
            <w:r w:rsidR="004F1877" w:rsidRPr="003A77A9">
              <w:rPr>
                <w:color w:val="000000"/>
                <w:sz w:val="22"/>
                <w:szCs w:val="22"/>
              </w:rPr>
              <w:fldChar w:fldCharType="begin">
                <w:fldData xml:space="preserve">PEVuZE5vdGU+PENpdGU+PEF1dGhvcj5TcGllczwvQXV0aG9yPjxZZWFyPjIwMTg8L1llYXI+PFJl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==
</w:fldData>
              </w:fldChar>
            </w:r>
            <w:r w:rsidR="004F1877" w:rsidRPr="003A77A9">
              <w:rPr>
                <w:color w:val="000000"/>
                <w:sz w:val="22"/>
                <w:szCs w:val="22"/>
              </w:rPr>
              <w:instrText xml:space="preserve"> ADDIN EN.CITE.DATA </w:instrText>
            </w:r>
            <w:r w:rsidR="004F1877" w:rsidRPr="003A77A9">
              <w:rPr>
                <w:color w:val="000000"/>
                <w:sz w:val="22"/>
                <w:szCs w:val="22"/>
              </w:rPr>
            </w:r>
            <w:r w:rsidR="004F1877" w:rsidRPr="003A77A9">
              <w:rPr>
                <w:color w:val="000000"/>
                <w:sz w:val="22"/>
                <w:szCs w:val="22"/>
              </w:rPr>
              <w:fldChar w:fldCharType="end"/>
            </w:r>
            <w:r w:rsidRPr="003A77A9">
              <w:rPr>
                <w:color w:val="000000"/>
                <w:sz w:val="22"/>
                <w:szCs w:val="22"/>
              </w:rPr>
            </w:r>
            <w:r w:rsidRPr="003A77A9">
              <w:rPr>
                <w:color w:val="000000"/>
                <w:sz w:val="22"/>
                <w:szCs w:val="22"/>
              </w:rPr>
              <w:fldChar w:fldCharType="separate"/>
            </w:r>
            <w:r w:rsidR="004F1877" w:rsidRPr="003A77A9">
              <w:rPr>
                <w:noProof/>
                <w:color w:val="000000"/>
                <w:sz w:val="22"/>
                <w:szCs w:val="22"/>
              </w:rPr>
              <w:t>[</w:t>
            </w:r>
            <w:hyperlink w:anchor="_ENREF_21" w:tooltip="Spies, 2018 #15" w:history="1">
              <w:r w:rsidR="00D82183" w:rsidRPr="003A77A9">
                <w:rPr>
                  <w:noProof/>
                  <w:color w:val="000000"/>
                  <w:sz w:val="22"/>
                  <w:szCs w:val="22"/>
                </w:rPr>
                <w:t>21</w:t>
              </w:r>
            </w:hyperlink>
            <w:r w:rsidR="004F1877" w:rsidRPr="003A77A9">
              <w:rPr>
                <w:noProof/>
                <w:color w:val="000000"/>
                <w:sz w:val="22"/>
                <w:szCs w:val="22"/>
              </w:rPr>
              <w:t>]</w:t>
            </w:r>
            <w:r w:rsidRPr="003A77A9">
              <w:rPr>
                <w:color w:val="000000"/>
                <w:sz w:val="22"/>
                <w:szCs w:val="22"/>
              </w:rPr>
              <w:fldChar w:fldCharType="end"/>
            </w:r>
          </w:p>
        </w:tc>
        <w:tc>
          <w:tcPr>
            <w:tcW w:w="1134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1134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992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1134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992" w:type="dxa"/>
            <w:shd w:val="clear" w:color="auto" w:fill="C2D69B" w:themeFill="accent3" w:themeFillTint="99"/>
            <w:vAlign w:val="center"/>
          </w:tcPr>
          <w:p w:rsidR="006F28B2" w:rsidRPr="003A77A9" w:rsidRDefault="006F28B2" w:rsidP="006F28B2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  <w:tc>
          <w:tcPr>
            <w:tcW w:w="991" w:type="dxa"/>
            <w:shd w:val="clear" w:color="auto" w:fill="C2D69B" w:themeFill="accent3" w:themeFillTint="99"/>
            <w:vAlign w:val="center"/>
          </w:tcPr>
          <w:p w:rsidR="006F28B2" w:rsidRPr="003A77A9" w:rsidRDefault="006F28B2" w:rsidP="004A5B76">
            <w:pPr>
              <w:jc w:val="center"/>
              <w:rPr>
                <w:b/>
              </w:rPr>
            </w:pPr>
            <w:r w:rsidRPr="003A77A9">
              <w:rPr>
                <w:b/>
              </w:rPr>
              <w:t>+</w:t>
            </w:r>
          </w:p>
        </w:tc>
      </w:tr>
    </w:tbl>
    <w:p w:rsidR="003C2446" w:rsidRPr="003A77A9" w:rsidRDefault="003C2446" w:rsidP="003E546E">
      <w:pPr>
        <w:widowControl w:val="0"/>
        <w:spacing w:after="600" w:line="360" w:lineRule="auto"/>
        <w:jc w:val="both"/>
        <w:rPr>
          <w:b/>
          <w:caps/>
          <w:spacing w:val="20"/>
          <w:lang w:val="en-GB"/>
        </w:rPr>
      </w:pPr>
    </w:p>
    <w:p w:rsidR="00844413" w:rsidRPr="003A77A9" w:rsidRDefault="00844413" w:rsidP="00844413">
      <w:pPr>
        <w:keepNext/>
        <w:pageBreakBefore/>
        <w:spacing w:after="360" w:line="360" w:lineRule="auto"/>
        <w:jc w:val="both"/>
        <w:rPr>
          <w:lang w:val="en-GB"/>
        </w:rPr>
      </w:pPr>
      <w:r w:rsidRPr="003A77A9">
        <w:rPr>
          <w:b/>
          <w:caps/>
          <w:spacing w:val="20"/>
          <w:lang w:val="en-GB"/>
        </w:rPr>
        <w:lastRenderedPageBreak/>
        <w:t>Figure 1.</w:t>
      </w:r>
      <w:r w:rsidRPr="003A77A9">
        <w:rPr>
          <w:lang w:val="en-GB"/>
        </w:rPr>
        <w:t xml:space="preserve"> Flow chart of the selection of studies during this systematic review based on the PRISMA statement</w:t>
      </w:r>
      <w:r w:rsidR="00B66ADB" w:rsidRPr="003A77A9">
        <w:rPr>
          <w:lang w:val="en-GB"/>
        </w:rPr>
        <w:t xml:space="preserve"> </w:t>
      </w:r>
      <w:r w:rsidR="00B66ADB" w:rsidRPr="003A77A9">
        <w:rPr>
          <w:lang w:val="en-GB"/>
        </w:rPr>
        <w:fldChar w:fldCharType="begin"/>
      </w:r>
      <w:r w:rsidR="00D82183" w:rsidRPr="003A77A9">
        <w:rPr>
          <w:lang w:val="en-GB"/>
        </w:rPr>
        <w:instrText xml:space="preserve"> ADDIN EN.CITE &lt;EndNote&gt;&lt;Cite&gt;&lt;Author&gt;Moher&lt;/Author&gt;&lt;Year&gt;2009&lt;/Year&gt;&lt;RecNum&gt;21&lt;/RecNum&gt;&lt;DisplayText&gt;[96]&lt;/DisplayText&gt;&lt;record&gt;&lt;rec-number&gt;21&lt;/rec-number&gt;&lt;foreign-keys&gt;&lt;key app="EN" db-id="9vf95a50mzdrt0erawvvrxfestsa9dvf2szf" timestamp="1550231910"&gt;21&lt;/key&gt;&lt;/foreign-keys&gt;&lt;ref-type name="Journal Article"&gt;17&lt;/ref-type&gt;&lt;contributors&gt;&lt;authors&gt;&lt;author&gt;Moher, D.&lt;/author&gt;&lt;author&gt;Liberati, A.&lt;/author&gt;&lt;author&gt;Tetzlaff, J.&lt;/author&gt;&lt;author&gt;Altman, D. G.&lt;/author&gt;&lt;author&gt;Prisma Group&lt;/author&gt;&lt;/authors&gt;&lt;/contributors&gt;&lt;auth-address&gt;Ottawa Methods Centre, Ottawa Hospital Research Institute, Ottawa, Ontario, Canada. dmoher@ohri.ca&lt;/auth-address&gt;&lt;titles&gt;&lt;title&gt;Preferred reporting items for systematic reviews and meta-analyses: the PRISMA statement&lt;/title&gt;&lt;secondary-title&gt;PLoS Med&lt;/secondary-title&gt;&lt;alt-title&gt;PLoS Medicine&lt;/alt-title&gt;&lt;/titles&gt;&lt;periodical&gt;&lt;full-title&gt;PLoS Med&lt;/full-title&gt;&lt;abbr-1&gt;PLoS Medicine&lt;/abbr-1&gt;&lt;/periodical&gt;&lt;alt-periodical&gt;&lt;full-title&gt;PLoS Med&lt;/full-title&gt;&lt;abbr-1&gt;PLoS Medicine&lt;/abbr-1&gt;&lt;/alt-periodical&gt;&lt;pages&gt;e1000097&lt;/pages&gt;&lt;volume&gt;6&lt;/volume&gt;&lt;number&gt;7&lt;/number&gt;&lt;keywords&gt;&lt;keyword&gt;Evidence-Based Practice/standards&lt;/keyword&gt;&lt;keyword&gt;Humans&lt;/keyword&gt;&lt;keyword&gt;*Meta-Analysis as Topic&lt;/keyword&gt;&lt;keyword&gt;Periodicals as Topic/standards&lt;/keyword&gt;&lt;keyword&gt;Publication Bias&lt;/keyword&gt;&lt;keyword&gt;Publishing/*standards&lt;/keyword&gt;&lt;keyword&gt;Quality Control&lt;/keyword&gt;&lt;keyword&gt;*Review Literature as Topic&lt;/keyword&gt;&lt;keyword&gt;*Terminology as Topic&lt;/keyword&gt;&lt;/keywords&gt;&lt;dates&gt;&lt;year&gt;2009&lt;/year&gt;&lt;pub-dates&gt;&lt;date&gt;Jul 21&lt;/date&gt;&lt;/pub-dates&gt;&lt;/dates&gt;&lt;isbn&gt;1549-1676 (Electronic)&amp;#xD;1549-1277 (Linking)&lt;/isbn&gt;&lt;accession-num&gt;19621072&lt;/accession-num&gt;&lt;urls&gt;&lt;related-urls&gt;&lt;url&gt;https://www.ncbi.nlm.nih.gov/pubmed/19621072&lt;/url&gt;&lt;/related-urls&gt;&lt;/urls&gt;&lt;custom2&gt;PMC2707599&lt;/custom2&gt;&lt;electronic-resource-num&gt;10.1371/journal.pmed.1000097&lt;/electronic-resource-num&gt;&lt;/record&gt;&lt;/Cite&gt;&lt;/EndNote&gt;</w:instrText>
      </w:r>
      <w:r w:rsidR="00B66ADB" w:rsidRPr="003A77A9">
        <w:rPr>
          <w:lang w:val="en-GB"/>
        </w:rPr>
        <w:fldChar w:fldCharType="separate"/>
      </w:r>
      <w:r w:rsidR="00D82183" w:rsidRPr="003A77A9">
        <w:rPr>
          <w:noProof/>
          <w:lang w:val="en-GB"/>
        </w:rPr>
        <w:t>[</w:t>
      </w:r>
      <w:hyperlink w:anchor="_ENREF_96" w:tooltip="Moher, 2009 #21" w:history="1">
        <w:r w:rsidR="00D82183" w:rsidRPr="003A77A9">
          <w:rPr>
            <w:noProof/>
            <w:lang w:val="en-GB"/>
          </w:rPr>
          <w:t>96</w:t>
        </w:r>
      </w:hyperlink>
      <w:r w:rsidR="00D82183" w:rsidRPr="003A77A9">
        <w:rPr>
          <w:noProof/>
          <w:lang w:val="en-GB"/>
        </w:rPr>
        <w:t>]</w:t>
      </w:r>
      <w:r w:rsidR="00B66ADB" w:rsidRPr="003A77A9">
        <w:rPr>
          <w:lang w:val="en-GB"/>
        </w:rPr>
        <w:fldChar w:fldCharType="end"/>
      </w:r>
      <w:r w:rsidRPr="003A77A9">
        <w:rPr>
          <w:lang w:val="en-GB"/>
        </w:rPr>
        <w:t>.</w:t>
      </w:r>
    </w:p>
    <w:p w:rsidR="00D816A9" w:rsidRPr="003A77A9" w:rsidRDefault="00264C43" w:rsidP="00D816A9">
      <w:pPr>
        <w:keepNext/>
        <w:spacing w:after="360" w:line="360" w:lineRule="auto"/>
        <w:jc w:val="both"/>
        <w:rPr>
          <w:b/>
          <w:caps/>
          <w:spacing w:val="20"/>
          <w:lang w:val="en-GB"/>
        </w:rPr>
      </w:pPr>
      <w:r w:rsidRPr="003A77A9">
        <w:rPr>
          <w:b/>
          <w:caps/>
          <w:noProof/>
          <w:spacing w:val="20"/>
          <w:lang w:eastAsia="de-AT"/>
        </w:rPr>
        <w:drawing>
          <wp:inline distT="0" distB="0" distL="0" distR="0">
            <wp:extent cx="4324350" cy="5257800"/>
            <wp:effectExtent l="0" t="0" r="0" b="0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4350" cy="5257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44413" w:rsidRPr="003A77A9" w:rsidRDefault="00844413" w:rsidP="00844413">
      <w:pPr>
        <w:widowControl w:val="0"/>
        <w:spacing w:after="360" w:line="360" w:lineRule="auto"/>
        <w:jc w:val="both"/>
        <w:rPr>
          <w:b/>
          <w:caps/>
          <w:spacing w:val="20"/>
          <w:lang w:val="en-GB"/>
        </w:rPr>
        <w:sectPr w:rsidR="00844413" w:rsidRPr="003A77A9" w:rsidSect="002C58B9">
          <w:pgSz w:w="11906" w:h="16838" w:code="9"/>
          <w:pgMar w:top="1418" w:right="1418" w:bottom="1588" w:left="1418" w:header="794" w:footer="794" w:gutter="0"/>
          <w:cols w:space="708"/>
          <w:titlePg/>
          <w:docGrid w:linePitch="360"/>
        </w:sectPr>
      </w:pPr>
    </w:p>
    <w:p w:rsidR="002C58B9" w:rsidRPr="003A77A9" w:rsidRDefault="002C58B9" w:rsidP="00D16F6B">
      <w:pPr>
        <w:keepNext/>
        <w:pageBreakBefore/>
        <w:spacing w:line="360" w:lineRule="auto"/>
        <w:jc w:val="both"/>
        <w:rPr>
          <w:b/>
          <w:caps/>
          <w:spacing w:val="20"/>
          <w:lang w:val="en-GB"/>
        </w:rPr>
      </w:pPr>
      <w:r w:rsidRPr="003A77A9">
        <w:rPr>
          <w:b/>
          <w:caps/>
          <w:spacing w:val="20"/>
          <w:lang w:val="en-GB"/>
        </w:rPr>
        <w:lastRenderedPageBreak/>
        <w:t>F</w:t>
      </w:r>
      <w:r w:rsidR="0028783A" w:rsidRPr="003A77A9">
        <w:rPr>
          <w:b/>
          <w:caps/>
          <w:spacing w:val="20"/>
          <w:lang w:val="en-GB"/>
        </w:rPr>
        <w:t xml:space="preserve">igure </w:t>
      </w:r>
      <w:r w:rsidR="00844413" w:rsidRPr="003A77A9">
        <w:rPr>
          <w:b/>
          <w:caps/>
          <w:spacing w:val="20"/>
          <w:lang w:val="en-GB"/>
        </w:rPr>
        <w:t>2</w:t>
      </w:r>
      <w:r w:rsidR="0028783A" w:rsidRPr="003A77A9">
        <w:rPr>
          <w:b/>
          <w:caps/>
          <w:spacing w:val="20"/>
          <w:lang w:val="en-GB"/>
        </w:rPr>
        <w:t>.</w:t>
      </w:r>
      <w:r w:rsidR="0028783A" w:rsidRPr="003A77A9">
        <w:rPr>
          <w:lang w:val="en-GB"/>
        </w:rPr>
        <w:t xml:space="preserve"> Forest plot</w:t>
      </w:r>
      <w:r w:rsidR="00E0449E" w:rsidRPr="003A77A9">
        <w:rPr>
          <w:lang w:val="en-GB"/>
        </w:rPr>
        <w:t xml:space="preserve"> for primary outcome (</w:t>
      </w:r>
      <w:r w:rsidR="006F09BD" w:rsidRPr="003A77A9">
        <w:rPr>
          <w:lang w:val="en-GB"/>
        </w:rPr>
        <w:t>depression scores</w:t>
      </w:r>
      <w:r w:rsidR="00E0449E" w:rsidRPr="003A77A9">
        <w:rPr>
          <w:lang w:val="en-GB"/>
        </w:rPr>
        <w:t>) of included studies. BLT: bright light therapy, PLC: placebo, SD: standard deviation, SMD: standardized mean difference, 95%-CI: 95% confidence intervals.</w:t>
      </w:r>
    </w:p>
    <w:p w:rsidR="002C58B9" w:rsidRPr="003A77A9" w:rsidRDefault="00095537" w:rsidP="00E0449E">
      <w:pPr>
        <w:widowControl w:val="0"/>
        <w:spacing w:line="360" w:lineRule="auto"/>
        <w:jc w:val="both"/>
        <w:rPr>
          <w:b/>
          <w:caps/>
          <w:spacing w:val="20"/>
          <w:lang w:val="en-GB"/>
        </w:rPr>
      </w:pPr>
      <w:r>
        <w:rPr>
          <w:b/>
          <w:caps/>
          <w:spacing w:val="20"/>
          <w:lang w:val="en-GB"/>
        </w:rP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691.5pt;height:402.75pt">
            <v:imagedata r:id="rId10" o:title="Forest cont"/>
          </v:shape>
        </w:pict>
      </w:r>
    </w:p>
    <w:p w:rsidR="0028783A" w:rsidRPr="003A77A9" w:rsidRDefault="0028783A" w:rsidP="00D16F6B">
      <w:pPr>
        <w:keepNext/>
        <w:pageBreakBefore/>
        <w:spacing w:line="360" w:lineRule="auto"/>
        <w:jc w:val="both"/>
        <w:rPr>
          <w:lang w:val="en-GB"/>
        </w:rPr>
      </w:pPr>
      <w:r w:rsidRPr="003A77A9">
        <w:rPr>
          <w:b/>
          <w:caps/>
          <w:spacing w:val="20"/>
          <w:lang w:val="en-GB"/>
        </w:rPr>
        <w:lastRenderedPageBreak/>
        <w:t xml:space="preserve">Figure </w:t>
      </w:r>
      <w:r w:rsidR="00844413" w:rsidRPr="003A77A9">
        <w:rPr>
          <w:b/>
          <w:caps/>
          <w:spacing w:val="20"/>
          <w:lang w:val="en-GB"/>
        </w:rPr>
        <w:t>3</w:t>
      </w:r>
      <w:r w:rsidRPr="003A77A9">
        <w:rPr>
          <w:b/>
          <w:caps/>
          <w:spacing w:val="20"/>
          <w:lang w:val="en-GB"/>
        </w:rPr>
        <w:t>.</w:t>
      </w:r>
      <w:r w:rsidRPr="003A77A9">
        <w:rPr>
          <w:lang w:val="en-GB"/>
        </w:rPr>
        <w:t xml:space="preserve"> </w:t>
      </w:r>
      <w:r w:rsidR="00E0449E" w:rsidRPr="003A77A9">
        <w:rPr>
          <w:lang w:val="en-GB"/>
        </w:rPr>
        <w:t>Forest plot for secondary outcome (</w:t>
      </w:r>
      <w:r w:rsidR="006F09BD" w:rsidRPr="003A77A9">
        <w:rPr>
          <w:lang w:val="en-GB"/>
        </w:rPr>
        <w:t xml:space="preserve">response </w:t>
      </w:r>
      <w:r w:rsidR="007343CB" w:rsidRPr="003A77A9">
        <w:rPr>
          <w:lang w:val="en-GB"/>
        </w:rPr>
        <w:t>rates</w:t>
      </w:r>
      <w:r w:rsidR="00E0449E" w:rsidRPr="003A77A9">
        <w:rPr>
          <w:lang w:val="en-GB"/>
        </w:rPr>
        <w:t>) of included studies. BLT: bright light therapy, PLC: placebo, RR: risk ratio, 95%-CI: 95% confidence intervals.</w:t>
      </w:r>
    </w:p>
    <w:p w:rsidR="00113968" w:rsidRPr="003A77A9" w:rsidRDefault="00095537" w:rsidP="00113968">
      <w:pPr>
        <w:keepNext/>
        <w:spacing w:line="360" w:lineRule="auto"/>
        <w:jc w:val="both"/>
        <w:rPr>
          <w:b/>
          <w:caps/>
          <w:spacing w:val="20"/>
          <w:lang w:val="en-GB"/>
        </w:rPr>
      </w:pPr>
      <w:r>
        <w:rPr>
          <w:b/>
          <w:caps/>
          <w:spacing w:val="20"/>
          <w:lang w:val="en-GB"/>
        </w:rPr>
        <w:pict>
          <v:shape id="_x0000_i1026" type="#_x0000_t75" style="width:641.25pt;height:403.5pt">
            <v:imagedata r:id="rId11" o:title="Forest bin"/>
          </v:shape>
        </w:pict>
      </w:r>
    </w:p>
    <w:p w:rsidR="0028783A" w:rsidRPr="003A77A9" w:rsidRDefault="007542C1" w:rsidP="00D675E5">
      <w:pPr>
        <w:keepNext/>
        <w:pageBreakBefore/>
        <w:spacing w:line="360" w:lineRule="auto"/>
        <w:jc w:val="both"/>
        <w:rPr>
          <w:b/>
          <w:caps/>
          <w:spacing w:val="20"/>
          <w:lang w:val="en-GB"/>
        </w:rPr>
      </w:pPr>
      <w:bookmarkStart w:id="4" w:name="OLE_LINK5"/>
      <w:bookmarkStart w:id="5" w:name="OLE_LINK6"/>
      <w:bookmarkStart w:id="6" w:name="OLE_LINK7"/>
      <w:r w:rsidRPr="003A77A9">
        <w:rPr>
          <w:b/>
          <w:caps/>
          <w:spacing w:val="20"/>
          <w:lang w:val="en-GB"/>
        </w:rPr>
        <w:lastRenderedPageBreak/>
        <w:t>Figure</w:t>
      </w:r>
      <w:r w:rsidR="009B540C" w:rsidRPr="003A77A9">
        <w:rPr>
          <w:b/>
          <w:caps/>
          <w:spacing w:val="20"/>
          <w:lang w:val="en-GB"/>
        </w:rPr>
        <w:t xml:space="preserve"> </w:t>
      </w:r>
      <w:bookmarkEnd w:id="4"/>
      <w:bookmarkEnd w:id="5"/>
      <w:bookmarkEnd w:id="6"/>
      <w:r w:rsidR="008F47AD" w:rsidRPr="003A77A9">
        <w:rPr>
          <w:b/>
          <w:caps/>
          <w:spacing w:val="20"/>
          <w:lang w:val="en-GB"/>
        </w:rPr>
        <w:t>3</w:t>
      </w:r>
      <w:r w:rsidR="009B540C" w:rsidRPr="003A77A9">
        <w:rPr>
          <w:b/>
          <w:caps/>
          <w:spacing w:val="20"/>
          <w:lang w:val="en-GB"/>
        </w:rPr>
        <w:t xml:space="preserve">. </w:t>
      </w:r>
      <w:r w:rsidR="00547E3A" w:rsidRPr="003A77A9">
        <w:rPr>
          <w:lang w:val="en-GB"/>
        </w:rPr>
        <w:t>Contour enhanced f</w:t>
      </w:r>
      <w:r w:rsidR="002D533C" w:rsidRPr="003A77A9">
        <w:rPr>
          <w:lang w:val="en-GB"/>
        </w:rPr>
        <w:t>unnel</w:t>
      </w:r>
      <w:r w:rsidR="0028783A" w:rsidRPr="003A77A9">
        <w:rPr>
          <w:lang w:val="en-GB"/>
        </w:rPr>
        <w:t xml:space="preserve"> plot</w:t>
      </w:r>
      <w:r w:rsidR="002D533C" w:rsidRPr="003A77A9">
        <w:rPr>
          <w:lang w:val="en-GB"/>
        </w:rPr>
        <w:t xml:space="preserve"> for </w:t>
      </w:r>
      <w:r w:rsidR="009C2324" w:rsidRPr="003A77A9">
        <w:rPr>
          <w:lang w:val="en-GB"/>
        </w:rPr>
        <w:t>primary outcome (</w:t>
      </w:r>
      <w:r w:rsidR="006F09BD" w:rsidRPr="003A77A9">
        <w:rPr>
          <w:lang w:val="en-GB"/>
        </w:rPr>
        <w:t>depression scores</w:t>
      </w:r>
      <w:r w:rsidR="009C2324" w:rsidRPr="003A77A9">
        <w:rPr>
          <w:lang w:val="en-GB"/>
        </w:rPr>
        <w:t>)</w:t>
      </w:r>
      <w:r w:rsidR="002D533C" w:rsidRPr="003A77A9">
        <w:rPr>
          <w:lang w:val="en-GB"/>
        </w:rPr>
        <w:t xml:space="preserve"> of included studies</w:t>
      </w:r>
      <w:r w:rsidR="00DA458D" w:rsidRPr="003A77A9">
        <w:rPr>
          <w:lang w:val="en-GB"/>
        </w:rPr>
        <w:t>. The areas of statistical significance are indicated by different shades of gray; see Peters et al.</w:t>
      </w:r>
      <w:r w:rsidR="00364280" w:rsidRPr="003A77A9">
        <w:rPr>
          <w:lang w:val="en-GB"/>
        </w:rPr>
        <w:t xml:space="preserve"> </w:t>
      </w:r>
      <w:r w:rsidR="00364280" w:rsidRPr="003A77A9">
        <w:rPr>
          <w:lang w:val="en-GB"/>
        </w:rPr>
        <w:fldChar w:fldCharType="begin"/>
      </w:r>
      <w:r w:rsidR="00D82183" w:rsidRPr="003A77A9">
        <w:rPr>
          <w:lang w:val="en-GB"/>
        </w:rPr>
        <w:instrText xml:space="preserve"> ADDIN EN.CITE &lt;EndNote&gt;&lt;Cite&gt;&lt;Author&gt;Peters&lt;/Author&gt;&lt;Year&gt;2008&lt;/Year&gt;&lt;RecNum&gt;91&lt;/RecNum&gt;&lt;DisplayText&gt;[97]&lt;/DisplayText&gt;&lt;record&gt;&lt;rec-number&gt;91&lt;/rec-number&gt;&lt;foreign-keys&gt;&lt;key app="EN" db-id="9vf95a50mzdrt0erawvvrxfestsa9dvf2szf" timestamp="1564918413"&gt;91&lt;/key&gt;&lt;/foreign-keys&gt;&lt;ref-type name="Journal Article"&gt;17&lt;/ref-type&gt;&lt;contributors&gt;&lt;authors&gt;&lt;author&gt;Peters, J. L.&lt;/author&gt;&lt;author&gt;Sutton, A. J.&lt;/author&gt;&lt;author&gt;Jones, D. R.&lt;/author&gt;&lt;author&gt;Abrams, K. R.&lt;/author&gt;&lt;author&gt;Rushton, L.&lt;/author&gt;&lt;/authors&gt;&lt;/contributors&gt;&lt;auth-address&gt;Department of Health Sciences, University of Leicester, Leicester, UK. j3.peters@qut.edu.au&lt;/auth-address&gt;&lt;titles&gt;&lt;title&gt;Contour-enhanced meta-analysis funnel plots help distinguish publication bias from other causes of asymmetry&lt;/title&gt;&lt;secondary-title&gt;J Clin Epidemiol&lt;/secondary-title&gt;&lt;alt-title&gt;Journal of Clinical Epidemiology&lt;/alt-title&gt;&lt;/titles&gt;&lt;periodical&gt;&lt;full-title&gt;J Clin Epidemiol&lt;/full-title&gt;&lt;abbr-1&gt;Journal of Clinical Epidemiology&lt;/abbr-1&gt;&lt;/periodical&gt;&lt;alt-periodical&gt;&lt;full-title&gt;J Clin Epidemiol&lt;/full-title&gt;&lt;abbr-1&gt;Journal of Clinical Epidemiology&lt;/abbr-1&gt;&lt;/alt-periodical&gt;&lt;pages&gt;991-6&lt;/pages&gt;&lt;volume&gt;61&lt;/volume&gt;&lt;number&gt;10&lt;/number&gt;&lt;keywords&gt;&lt;keyword&gt;Data Interpretation, Statistical&lt;/keyword&gt;&lt;keyword&gt;Humans&lt;/keyword&gt;&lt;keyword&gt;*Meta-Analysis as Topic&lt;/keyword&gt;&lt;keyword&gt;*Publication Bias&lt;/keyword&gt;&lt;keyword&gt;Review Literature as Topic&lt;/keyword&gt;&lt;/keywords&gt;&lt;dates&gt;&lt;year&gt;2008&lt;/year&gt;&lt;pub-dates&gt;&lt;date&gt;Oct&lt;/date&gt;&lt;/pub-dates&gt;&lt;/dates&gt;&lt;isbn&gt;1878-5921 (Electronic)&amp;#xD;0895-4356 (Linking)&lt;/isbn&gt;&lt;accession-num&gt;18538991&lt;/accession-num&gt;&lt;urls&gt;&lt;related-urls&gt;&lt;url&gt;https://www.ncbi.nlm.nih.gov/pubmed/18538991&lt;/url&gt;&lt;/related-urls&gt;&lt;/urls&gt;&lt;electronic-resource-num&gt;10.1016/j.jclinepi.2007.11.010&lt;/electronic-resource-num&gt;&lt;/record&gt;&lt;/Cite&gt;&lt;/EndNote&gt;</w:instrText>
      </w:r>
      <w:r w:rsidR="00364280" w:rsidRPr="003A77A9">
        <w:rPr>
          <w:lang w:val="en-GB"/>
        </w:rPr>
        <w:fldChar w:fldCharType="separate"/>
      </w:r>
      <w:r w:rsidR="00D82183" w:rsidRPr="003A77A9">
        <w:rPr>
          <w:noProof/>
          <w:lang w:val="en-GB"/>
        </w:rPr>
        <w:t>[</w:t>
      </w:r>
      <w:hyperlink w:anchor="_ENREF_97" w:tooltip="Peters, 2008 #91" w:history="1">
        <w:r w:rsidR="00D82183" w:rsidRPr="003A77A9">
          <w:rPr>
            <w:noProof/>
            <w:lang w:val="en-GB"/>
          </w:rPr>
          <w:t>97</w:t>
        </w:r>
      </w:hyperlink>
      <w:r w:rsidR="00D82183" w:rsidRPr="003A77A9">
        <w:rPr>
          <w:noProof/>
          <w:lang w:val="en-GB"/>
        </w:rPr>
        <w:t>]</w:t>
      </w:r>
      <w:r w:rsidR="00364280" w:rsidRPr="003A77A9">
        <w:rPr>
          <w:lang w:val="en-GB"/>
        </w:rPr>
        <w:fldChar w:fldCharType="end"/>
      </w:r>
      <w:r w:rsidR="00364280" w:rsidRPr="003A77A9">
        <w:rPr>
          <w:lang w:val="en-GB"/>
        </w:rPr>
        <w:t xml:space="preserve"> </w:t>
      </w:r>
      <w:r w:rsidR="00DA458D" w:rsidRPr="003A77A9">
        <w:rPr>
          <w:lang w:val="en-GB"/>
        </w:rPr>
        <w:t>for more details.</w:t>
      </w:r>
    </w:p>
    <w:p w:rsidR="0028783A" w:rsidRPr="003A77A9" w:rsidRDefault="00095537" w:rsidP="00D675E5">
      <w:pPr>
        <w:widowControl w:val="0"/>
        <w:spacing w:line="360" w:lineRule="auto"/>
        <w:jc w:val="both"/>
        <w:rPr>
          <w:b/>
          <w:caps/>
          <w:spacing w:val="20"/>
          <w:lang w:val="en-GB"/>
        </w:rPr>
      </w:pPr>
      <w:r>
        <w:rPr>
          <w:b/>
          <w:caps/>
          <w:spacing w:val="20"/>
          <w:lang w:val="en-GB"/>
        </w:rPr>
        <w:pict>
          <v:shape id="_x0000_i1027" type="#_x0000_t75" style="width:690.75pt;height:353.25pt">
            <v:imagedata r:id="rId12" o:title="Funnel cont ce"/>
          </v:shape>
        </w:pict>
      </w:r>
    </w:p>
    <w:p w:rsidR="0028783A" w:rsidRPr="003A77A9" w:rsidRDefault="007542C1" w:rsidP="00D675E5">
      <w:pPr>
        <w:keepNext/>
        <w:pageBreakBefore/>
        <w:spacing w:line="360" w:lineRule="auto"/>
        <w:jc w:val="both"/>
        <w:rPr>
          <w:lang w:val="en-GB"/>
        </w:rPr>
      </w:pPr>
      <w:bookmarkStart w:id="7" w:name="OLE_LINK76"/>
      <w:bookmarkStart w:id="8" w:name="OLE_LINK77"/>
      <w:r w:rsidRPr="003A77A9">
        <w:rPr>
          <w:b/>
          <w:caps/>
          <w:spacing w:val="20"/>
          <w:lang w:val="en-GB"/>
        </w:rPr>
        <w:lastRenderedPageBreak/>
        <w:t>Figure</w:t>
      </w:r>
      <w:r w:rsidR="0028783A" w:rsidRPr="003A77A9">
        <w:rPr>
          <w:b/>
          <w:caps/>
          <w:spacing w:val="20"/>
          <w:lang w:val="en-GB"/>
        </w:rPr>
        <w:t xml:space="preserve"> </w:t>
      </w:r>
      <w:r w:rsidR="008F47AD" w:rsidRPr="003A77A9">
        <w:rPr>
          <w:b/>
          <w:caps/>
          <w:spacing w:val="20"/>
          <w:lang w:val="en-GB"/>
        </w:rPr>
        <w:t>4</w:t>
      </w:r>
      <w:r w:rsidR="0028783A" w:rsidRPr="003A77A9">
        <w:rPr>
          <w:b/>
          <w:caps/>
          <w:spacing w:val="20"/>
          <w:lang w:val="en-GB"/>
        </w:rPr>
        <w:t>.</w:t>
      </w:r>
      <w:r w:rsidR="0028783A" w:rsidRPr="003A77A9">
        <w:rPr>
          <w:lang w:val="en-GB"/>
        </w:rPr>
        <w:t xml:space="preserve"> </w:t>
      </w:r>
      <w:r w:rsidR="00547E3A" w:rsidRPr="003A77A9">
        <w:rPr>
          <w:lang w:val="en-GB"/>
        </w:rPr>
        <w:t>Contour enhanced f</w:t>
      </w:r>
      <w:r w:rsidR="00844413" w:rsidRPr="003A77A9">
        <w:rPr>
          <w:lang w:val="en-GB"/>
        </w:rPr>
        <w:t>unnel</w:t>
      </w:r>
      <w:r w:rsidR="0028783A" w:rsidRPr="003A77A9">
        <w:rPr>
          <w:lang w:val="en-GB"/>
        </w:rPr>
        <w:t xml:space="preserve"> plot</w:t>
      </w:r>
      <w:r w:rsidR="002D533C" w:rsidRPr="003A77A9">
        <w:rPr>
          <w:lang w:val="en-GB"/>
        </w:rPr>
        <w:t xml:space="preserve"> for </w:t>
      </w:r>
      <w:r w:rsidR="009C2324" w:rsidRPr="003A77A9">
        <w:rPr>
          <w:lang w:val="en-GB"/>
        </w:rPr>
        <w:t xml:space="preserve">secondary outcome </w:t>
      </w:r>
      <w:bookmarkStart w:id="9" w:name="OLE_LINK11"/>
      <w:bookmarkStart w:id="10" w:name="OLE_LINK12"/>
      <w:bookmarkStart w:id="11" w:name="OLE_LINK13"/>
      <w:bookmarkStart w:id="12" w:name="OLE_LINK14"/>
      <w:r w:rsidR="009C2324" w:rsidRPr="003A77A9">
        <w:rPr>
          <w:lang w:val="en-GB"/>
        </w:rPr>
        <w:t>(</w:t>
      </w:r>
      <w:r w:rsidR="006F09BD" w:rsidRPr="003A77A9">
        <w:rPr>
          <w:lang w:val="en-GB"/>
        </w:rPr>
        <w:t xml:space="preserve">response </w:t>
      </w:r>
      <w:r w:rsidR="007343CB" w:rsidRPr="003A77A9">
        <w:rPr>
          <w:lang w:val="en-GB"/>
        </w:rPr>
        <w:t>rates</w:t>
      </w:r>
      <w:r w:rsidR="009C2324" w:rsidRPr="003A77A9">
        <w:rPr>
          <w:lang w:val="en-GB"/>
        </w:rPr>
        <w:t>)</w:t>
      </w:r>
      <w:r w:rsidR="002D533C" w:rsidRPr="003A77A9">
        <w:rPr>
          <w:lang w:val="en-GB"/>
        </w:rPr>
        <w:t xml:space="preserve"> </w:t>
      </w:r>
      <w:bookmarkEnd w:id="9"/>
      <w:bookmarkEnd w:id="10"/>
      <w:bookmarkEnd w:id="11"/>
      <w:bookmarkEnd w:id="12"/>
      <w:r w:rsidR="002D533C" w:rsidRPr="003A77A9">
        <w:rPr>
          <w:lang w:val="en-GB"/>
        </w:rPr>
        <w:t>of included studies.</w:t>
      </w:r>
      <w:r w:rsidR="00547E3A" w:rsidRPr="003A77A9">
        <w:rPr>
          <w:lang w:val="en-GB"/>
        </w:rPr>
        <w:t xml:space="preserve"> </w:t>
      </w:r>
      <w:r w:rsidR="00DA458D" w:rsidRPr="003A77A9">
        <w:rPr>
          <w:lang w:val="en-GB"/>
        </w:rPr>
        <w:t>The areas of statistical significance are indicated by different shades of gray; see Peters et al.</w:t>
      </w:r>
      <w:r w:rsidR="00364280" w:rsidRPr="003A77A9">
        <w:rPr>
          <w:lang w:val="en-GB"/>
        </w:rPr>
        <w:t xml:space="preserve"> </w:t>
      </w:r>
      <w:r w:rsidR="00364280" w:rsidRPr="003A77A9">
        <w:rPr>
          <w:lang w:val="en-GB"/>
        </w:rPr>
        <w:fldChar w:fldCharType="begin"/>
      </w:r>
      <w:r w:rsidR="00D82183" w:rsidRPr="003A77A9">
        <w:rPr>
          <w:lang w:val="en-GB"/>
        </w:rPr>
        <w:instrText xml:space="preserve"> ADDIN EN.CITE &lt;EndNote&gt;&lt;Cite&gt;&lt;Author&gt;Peters&lt;/Author&gt;&lt;Year&gt;2008&lt;/Year&gt;&lt;RecNum&gt;91&lt;/RecNum&gt;&lt;DisplayText&gt;[97]&lt;/DisplayText&gt;&lt;record&gt;&lt;rec-number&gt;91&lt;/rec-number&gt;&lt;foreign-keys&gt;&lt;key app="EN" db-id="9vf95a50mzdrt0erawvvrxfestsa9dvf2szf" timestamp="1564918413"&gt;91&lt;/key&gt;&lt;/foreign-keys&gt;&lt;ref-type name="Journal Article"&gt;17&lt;/ref-type&gt;&lt;contributors&gt;&lt;authors&gt;&lt;author&gt;Peters, J. L.&lt;/author&gt;&lt;author&gt;Sutton, A. J.&lt;/author&gt;&lt;author&gt;Jones, D. R.&lt;/author&gt;&lt;author&gt;Abrams, K. R.&lt;/author&gt;&lt;author&gt;Rushton, L.&lt;/author&gt;&lt;/authors&gt;&lt;/contributors&gt;&lt;auth-address&gt;Department of Health Sciences, University of Leicester, Leicester, UK. j3.peters@qut.edu.au&lt;/auth-address&gt;&lt;titles&gt;&lt;title&gt;Contour-enhanced meta-analysis funnel plots help distinguish publication bias from other causes of asymmetry&lt;/title&gt;&lt;secondary-title&gt;J Clin Epidemiol&lt;/secondary-title&gt;&lt;alt-title&gt;Journal of Clinical Epidemiology&lt;/alt-title&gt;&lt;/titles&gt;&lt;periodical&gt;&lt;full-title&gt;J Clin Epidemiol&lt;/full-title&gt;&lt;abbr-1&gt;Journal of Clinical Epidemiology&lt;/abbr-1&gt;&lt;/periodical&gt;&lt;alt-periodical&gt;&lt;full-title&gt;J Clin Epidemiol&lt;/full-title&gt;&lt;abbr-1&gt;Journal of Clinical Epidemiology&lt;/abbr-1&gt;&lt;/alt-periodical&gt;&lt;pages&gt;991-6&lt;/pages&gt;&lt;volume&gt;61&lt;/volume&gt;&lt;number&gt;10&lt;/number&gt;&lt;keywords&gt;&lt;keyword&gt;Data Interpretation, Statistical&lt;/keyword&gt;&lt;keyword&gt;Humans&lt;/keyword&gt;&lt;keyword&gt;*Meta-Analysis as Topic&lt;/keyword&gt;&lt;keyword&gt;*Publication Bias&lt;/keyword&gt;&lt;keyword&gt;Review Literature as Topic&lt;/keyword&gt;&lt;/keywords&gt;&lt;dates&gt;&lt;year&gt;2008&lt;/year&gt;&lt;pub-dates&gt;&lt;date&gt;Oct&lt;/date&gt;&lt;/pub-dates&gt;&lt;/dates&gt;&lt;isbn&gt;1878-5921 (Electronic)&amp;#xD;0895-4356 (Linking)&lt;/isbn&gt;&lt;accession-num&gt;18538991&lt;/accession-num&gt;&lt;urls&gt;&lt;related-urls&gt;&lt;url&gt;https://www.ncbi.nlm.nih.gov/pubmed/18538991&lt;/url&gt;&lt;/related-urls&gt;&lt;/urls&gt;&lt;electronic-resource-num&gt;10.1016/j.jclinepi.2007.11.010&lt;/electronic-resource-num&gt;&lt;/record&gt;&lt;/Cite&gt;&lt;/EndNote&gt;</w:instrText>
      </w:r>
      <w:r w:rsidR="00364280" w:rsidRPr="003A77A9">
        <w:rPr>
          <w:lang w:val="en-GB"/>
        </w:rPr>
        <w:fldChar w:fldCharType="separate"/>
      </w:r>
      <w:r w:rsidR="00D82183" w:rsidRPr="003A77A9">
        <w:rPr>
          <w:noProof/>
          <w:lang w:val="en-GB"/>
        </w:rPr>
        <w:t>[</w:t>
      </w:r>
      <w:hyperlink w:anchor="_ENREF_97" w:tooltip="Peters, 2008 #91" w:history="1">
        <w:r w:rsidR="00D82183" w:rsidRPr="003A77A9">
          <w:rPr>
            <w:noProof/>
            <w:lang w:val="en-GB"/>
          </w:rPr>
          <w:t>97</w:t>
        </w:r>
      </w:hyperlink>
      <w:r w:rsidR="00D82183" w:rsidRPr="003A77A9">
        <w:rPr>
          <w:noProof/>
          <w:lang w:val="en-GB"/>
        </w:rPr>
        <w:t>]</w:t>
      </w:r>
      <w:r w:rsidR="00364280" w:rsidRPr="003A77A9">
        <w:rPr>
          <w:lang w:val="en-GB"/>
        </w:rPr>
        <w:fldChar w:fldCharType="end"/>
      </w:r>
      <w:r w:rsidR="00364280" w:rsidRPr="003A77A9">
        <w:rPr>
          <w:lang w:val="en-GB"/>
        </w:rPr>
        <w:t xml:space="preserve"> </w:t>
      </w:r>
      <w:r w:rsidR="00DA458D" w:rsidRPr="003A77A9">
        <w:rPr>
          <w:lang w:val="en-GB"/>
        </w:rPr>
        <w:t xml:space="preserve">for more details. </w:t>
      </w:r>
      <w:r w:rsidR="00547E3A" w:rsidRPr="003A77A9">
        <w:rPr>
          <w:lang w:val="en-GB"/>
        </w:rPr>
        <w:t xml:space="preserve">Note: </w:t>
      </w:r>
      <w:r w:rsidR="002C5B20" w:rsidRPr="003A77A9">
        <w:rPr>
          <w:lang w:val="en-GB"/>
        </w:rPr>
        <w:t>Two</w:t>
      </w:r>
      <w:r w:rsidR="00547E3A" w:rsidRPr="003A77A9">
        <w:rPr>
          <w:lang w:val="en-GB"/>
        </w:rPr>
        <w:t xml:space="preserve"> data points </w:t>
      </w:r>
      <w:r w:rsidR="002C5B20" w:rsidRPr="003A77A9">
        <w:rPr>
          <w:lang w:val="en-GB"/>
        </w:rPr>
        <w:t>(</w:t>
      </w:r>
      <w:r w:rsidR="003F1BE7" w:rsidRPr="003A77A9">
        <w:rPr>
          <w:lang w:val="en-GB"/>
        </w:rPr>
        <w:t>Levitt et al. 1996</w:t>
      </w:r>
      <w:r w:rsidR="002C5B20" w:rsidRPr="003A77A9">
        <w:rPr>
          <w:lang w:val="en-GB"/>
        </w:rPr>
        <w:t xml:space="preserve"> and Wileman et al. 2001) </w:t>
      </w:r>
      <w:r w:rsidR="00547E3A" w:rsidRPr="003A77A9">
        <w:rPr>
          <w:lang w:val="en-GB"/>
        </w:rPr>
        <w:t>have been slightly adjusted to avoid overlapping labels.</w:t>
      </w:r>
    </w:p>
    <w:p w:rsidR="00B74B04" w:rsidRPr="003A77A9" w:rsidRDefault="00095537" w:rsidP="00B74B04">
      <w:pPr>
        <w:keepNext/>
        <w:spacing w:line="360" w:lineRule="auto"/>
        <w:jc w:val="both"/>
        <w:rPr>
          <w:b/>
          <w:caps/>
          <w:spacing w:val="20"/>
          <w:lang w:val="en-GB"/>
        </w:rPr>
      </w:pPr>
      <w:r>
        <w:rPr>
          <w:b/>
          <w:caps/>
          <w:spacing w:val="20"/>
          <w:lang w:val="en-GB"/>
        </w:rPr>
        <w:pict>
          <v:shape id="_x0000_i1028" type="#_x0000_t75" style="width:690.75pt;height:353.25pt">
            <v:imagedata r:id="rId13" o:title="Funnel bin ce"/>
          </v:shape>
        </w:pict>
      </w:r>
    </w:p>
    <w:bookmarkEnd w:id="7"/>
    <w:bookmarkEnd w:id="8"/>
    <w:p w:rsidR="0010118D" w:rsidRPr="003A77A9" w:rsidRDefault="0010118D" w:rsidP="00D675E5">
      <w:pPr>
        <w:widowControl w:val="0"/>
        <w:spacing w:line="360" w:lineRule="auto"/>
        <w:jc w:val="both"/>
        <w:rPr>
          <w:b/>
          <w:caps/>
          <w:spacing w:val="20"/>
          <w:lang w:val="en-GB"/>
        </w:rPr>
        <w:sectPr w:rsidR="0010118D" w:rsidRPr="003A77A9" w:rsidSect="00D675E5">
          <w:pgSz w:w="16838" w:h="11906" w:orient="landscape" w:code="9"/>
          <w:pgMar w:top="1418" w:right="1588" w:bottom="1418" w:left="1418" w:header="794" w:footer="794" w:gutter="0"/>
          <w:cols w:space="708"/>
          <w:titlePg/>
          <w:docGrid w:linePitch="360"/>
        </w:sectPr>
      </w:pPr>
    </w:p>
    <w:p w:rsidR="0010118D" w:rsidRPr="003A77A9" w:rsidRDefault="0010118D" w:rsidP="0010118D">
      <w:pPr>
        <w:keepNext/>
        <w:pageBreakBefore/>
        <w:spacing w:line="360" w:lineRule="auto"/>
        <w:jc w:val="both"/>
        <w:rPr>
          <w:lang w:val="en-GB"/>
        </w:rPr>
      </w:pPr>
      <w:bookmarkStart w:id="13" w:name="OLE_LINK8"/>
      <w:bookmarkStart w:id="14" w:name="OLE_LINK9"/>
      <w:bookmarkStart w:id="15" w:name="OLE_LINK10"/>
      <w:r w:rsidRPr="003A77A9">
        <w:rPr>
          <w:b/>
          <w:caps/>
          <w:spacing w:val="20"/>
          <w:lang w:val="en-GB"/>
        </w:rPr>
        <w:lastRenderedPageBreak/>
        <w:t xml:space="preserve">Figure </w:t>
      </w:r>
      <w:r w:rsidR="008F47AD" w:rsidRPr="003A77A9">
        <w:rPr>
          <w:b/>
          <w:caps/>
          <w:spacing w:val="20"/>
          <w:lang w:val="en-GB"/>
        </w:rPr>
        <w:t>5</w:t>
      </w:r>
      <w:r w:rsidRPr="003A77A9">
        <w:rPr>
          <w:b/>
          <w:caps/>
          <w:spacing w:val="20"/>
          <w:lang w:val="en-GB"/>
        </w:rPr>
        <w:t>.</w:t>
      </w:r>
      <w:r w:rsidRPr="003A77A9">
        <w:rPr>
          <w:lang w:val="en-GB"/>
        </w:rPr>
        <w:t xml:space="preserve"> Forest plot of </w:t>
      </w:r>
      <w:r w:rsidR="002045DD" w:rsidRPr="003A77A9">
        <w:rPr>
          <w:lang w:val="en-GB"/>
        </w:rPr>
        <w:t>leave-one-out meta-analysis for primary outcome (</w:t>
      </w:r>
      <w:r w:rsidR="006F09BD" w:rsidRPr="003A77A9">
        <w:rPr>
          <w:lang w:val="en-GB"/>
        </w:rPr>
        <w:t>depression scores</w:t>
      </w:r>
      <w:r w:rsidR="002045DD" w:rsidRPr="003A77A9">
        <w:rPr>
          <w:lang w:val="en-GB"/>
        </w:rPr>
        <w:t>).</w:t>
      </w:r>
    </w:p>
    <w:bookmarkEnd w:id="13"/>
    <w:bookmarkEnd w:id="14"/>
    <w:bookmarkEnd w:id="15"/>
    <w:p w:rsidR="00736C9B" w:rsidRPr="003A77A9" w:rsidRDefault="00095537" w:rsidP="0010118D">
      <w:pPr>
        <w:keepNext/>
        <w:spacing w:line="360" w:lineRule="auto"/>
        <w:jc w:val="both"/>
        <w:rPr>
          <w:b/>
          <w:caps/>
          <w:spacing w:val="20"/>
          <w:lang w:val="en-GB"/>
        </w:rPr>
      </w:pPr>
      <w:r>
        <w:rPr>
          <w:b/>
          <w:caps/>
          <w:spacing w:val="20"/>
          <w:lang w:val="en-GB"/>
        </w:rPr>
        <w:pict>
          <v:shape id="_x0000_i1029" type="#_x0000_t75" style="width:453.75pt;height:388.5pt">
            <v:imagedata r:id="rId14" o:title="LOO cont"/>
          </v:shape>
        </w:pict>
      </w:r>
    </w:p>
    <w:p w:rsidR="002045DD" w:rsidRPr="003A77A9" w:rsidRDefault="002045DD" w:rsidP="002045DD">
      <w:pPr>
        <w:keepNext/>
        <w:pageBreakBefore/>
        <w:spacing w:line="360" w:lineRule="auto"/>
        <w:jc w:val="both"/>
        <w:rPr>
          <w:lang w:val="en-GB"/>
        </w:rPr>
      </w:pPr>
      <w:r w:rsidRPr="003A77A9">
        <w:rPr>
          <w:b/>
          <w:caps/>
          <w:spacing w:val="20"/>
          <w:lang w:val="en-GB"/>
        </w:rPr>
        <w:lastRenderedPageBreak/>
        <w:t xml:space="preserve">Figure </w:t>
      </w:r>
      <w:r w:rsidR="008F47AD" w:rsidRPr="003A77A9">
        <w:rPr>
          <w:b/>
          <w:caps/>
          <w:spacing w:val="20"/>
          <w:lang w:val="en-GB"/>
        </w:rPr>
        <w:t>6</w:t>
      </w:r>
      <w:r w:rsidRPr="003A77A9">
        <w:rPr>
          <w:b/>
          <w:caps/>
          <w:spacing w:val="20"/>
          <w:lang w:val="en-GB"/>
        </w:rPr>
        <w:t>.</w:t>
      </w:r>
      <w:r w:rsidRPr="003A77A9">
        <w:rPr>
          <w:lang w:val="en-GB"/>
        </w:rPr>
        <w:t xml:space="preserve"> Forest plot of leave-one-out meta-analysis for secondary outcome (</w:t>
      </w:r>
      <w:r w:rsidR="006F09BD" w:rsidRPr="003A77A9">
        <w:rPr>
          <w:lang w:val="en-GB"/>
        </w:rPr>
        <w:t xml:space="preserve">response </w:t>
      </w:r>
      <w:r w:rsidR="007343CB" w:rsidRPr="003A77A9">
        <w:rPr>
          <w:lang w:val="en-GB"/>
        </w:rPr>
        <w:t>rates</w:t>
      </w:r>
      <w:r w:rsidRPr="003A77A9">
        <w:rPr>
          <w:lang w:val="en-GB"/>
        </w:rPr>
        <w:t>).</w:t>
      </w:r>
    </w:p>
    <w:p w:rsidR="002045DD" w:rsidRDefault="00095537" w:rsidP="0010118D">
      <w:pPr>
        <w:keepNext/>
        <w:spacing w:line="360" w:lineRule="auto"/>
        <w:jc w:val="both"/>
        <w:rPr>
          <w:b/>
          <w:caps/>
          <w:spacing w:val="20"/>
          <w:lang w:val="en-GB"/>
        </w:rPr>
      </w:pPr>
      <w:r>
        <w:rPr>
          <w:b/>
          <w:caps/>
          <w:spacing w:val="20"/>
          <w:lang w:val="en-GB"/>
        </w:rPr>
        <w:pict>
          <v:shape id="_x0000_i1030" type="#_x0000_t75" style="width:453.75pt;height:381.75pt">
            <v:imagedata r:id="rId15" o:title="LOO bin"/>
          </v:shape>
        </w:pict>
      </w:r>
    </w:p>
    <w:sectPr w:rsidR="002045DD" w:rsidSect="0010118D">
      <w:pgSz w:w="11906" w:h="16838" w:code="9"/>
      <w:pgMar w:top="1588" w:right="1418" w:bottom="1418" w:left="1418" w:header="794" w:footer="794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472EDA" w:rsidRDefault="00472EDA">
      <w:r>
        <w:separator/>
      </w:r>
    </w:p>
  </w:endnote>
  <w:endnote w:type="continuationSeparator" w:id="0">
    <w:p w:rsidR="00472EDA" w:rsidRDefault="00472ED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472EDA" w:rsidRDefault="00472EDA">
      <w:r>
        <w:separator/>
      </w:r>
    </w:p>
  </w:footnote>
  <w:footnote w:type="continuationSeparator" w:id="0">
    <w:p w:rsidR="00472EDA" w:rsidRDefault="00472ED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E7A77" w:rsidRPr="00165BBB" w:rsidRDefault="001E7A77" w:rsidP="00165BBB">
    <w:pPr>
      <w:pStyle w:val="Kopfzeile"/>
      <w:framePr w:wrap="around" w:vAnchor="text" w:hAnchor="margin" w:xAlign="right" w:y="1"/>
      <w:rPr>
        <w:rStyle w:val="Seitenzahl"/>
      </w:rPr>
    </w:pPr>
    <w:r w:rsidRPr="00165BBB">
      <w:rPr>
        <w:rStyle w:val="Seitenzahl"/>
      </w:rPr>
      <w:fldChar w:fldCharType="begin"/>
    </w:r>
    <w:r w:rsidRPr="00165BBB">
      <w:rPr>
        <w:rStyle w:val="Seitenzahl"/>
      </w:rPr>
      <w:instrText xml:space="preserve">PAGE  </w:instrText>
    </w:r>
    <w:r w:rsidRPr="00165BBB">
      <w:rPr>
        <w:rStyle w:val="Seitenzahl"/>
      </w:rPr>
      <w:fldChar w:fldCharType="separate"/>
    </w:r>
    <w:r>
      <w:rPr>
        <w:rStyle w:val="Seitenzahl"/>
        <w:noProof/>
      </w:rPr>
      <w:t>2</w:t>
    </w:r>
    <w:r w:rsidRPr="00165BBB">
      <w:rPr>
        <w:rStyle w:val="Seitenzahl"/>
      </w:rPr>
      <w:fldChar w:fldCharType="end"/>
    </w:r>
  </w:p>
  <w:p w:rsidR="001E7A77" w:rsidRPr="003109BF" w:rsidRDefault="001E7A77" w:rsidP="003A6A39">
    <w:pPr>
      <w:pStyle w:val="Kopfzeile"/>
      <w:ind w:right="360"/>
    </w:pPr>
    <w:r>
      <w:t>Pjrek</w:t>
    </w:r>
    <w:r w:rsidRPr="003109BF">
      <w:t xml:space="preserve"> et al.: MA BLT in SAD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3588FE5C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  <w:rPr>
        <w:rFonts w:cs="Times New Roman"/>
      </w:rPr>
    </w:lvl>
  </w:abstractNum>
  <w:abstractNum w:abstractNumId="1" w15:restartNumberingAfterBreak="0">
    <w:nsid w:val="FFFFFF7D"/>
    <w:multiLevelType w:val="singleLevel"/>
    <w:tmpl w:val="B0A43ABA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  <w:rPr>
        <w:rFonts w:cs="Times New Roman"/>
      </w:rPr>
    </w:lvl>
  </w:abstractNum>
  <w:abstractNum w:abstractNumId="2" w15:restartNumberingAfterBreak="0">
    <w:nsid w:val="FFFFFF7E"/>
    <w:multiLevelType w:val="singleLevel"/>
    <w:tmpl w:val="5CBE7850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  <w:rPr>
        <w:rFonts w:cs="Times New Roman"/>
      </w:rPr>
    </w:lvl>
  </w:abstractNum>
  <w:abstractNum w:abstractNumId="3" w15:restartNumberingAfterBreak="0">
    <w:nsid w:val="FFFFFF7F"/>
    <w:multiLevelType w:val="singleLevel"/>
    <w:tmpl w:val="9078DEDE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  <w:rPr>
        <w:rFonts w:cs="Times New Roman"/>
      </w:rPr>
    </w:lvl>
  </w:abstractNum>
  <w:abstractNum w:abstractNumId="4" w15:restartNumberingAfterBreak="0">
    <w:nsid w:val="FFFFFF80"/>
    <w:multiLevelType w:val="singleLevel"/>
    <w:tmpl w:val="6ABE852A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9D869084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98D6D09E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E0D620E4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494DF68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cs="Times New Roman"/>
      </w:rPr>
    </w:lvl>
  </w:abstractNum>
  <w:abstractNum w:abstractNumId="9" w15:restartNumberingAfterBreak="0">
    <w:nsid w:val="FFFFFF89"/>
    <w:multiLevelType w:val="singleLevel"/>
    <w:tmpl w:val="1D42C536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0794A48"/>
    <w:multiLevelType w:val="hybridMultilevel"/>
    <w:tmpl w:val="88EC48E0"/>
    <w:lvl w:ilvl="0" w:tplc="0C07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  <w:lvl w:ilvl="1" w:tplc="0C07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C07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C07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C07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C07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C07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C07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C07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1" w15:restartNumberingAfterBreak="0">
    <w:nsid w:val="05571729"/>
    <w:multiLevelType w:val="hybridMultilevel"/>
    <w:tmpl w:val="ED0C651A"/>
    <w:lvl w:ilvl="0" w:tplc="496C4678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4E1317E"/>
    <w:multiLevelType w:val="hybridMultilevel"/>
    <w:tmpl w:val="67689D42"/>
    <w:lvl w:ilvl="0" w:tplc="0C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 w15:restartNumberingAfterBreak="0">
    <w:nsid w:val="17E4397E"/>
    <w:multiLevelType w:val="hybridMultilevel"/>
    <w:tmpl w:val="A3D828A4"/>
    <w:lvl w:ilvl="0" w:tplc="A2ECA2E8">
      <w:start w:val="1"/>
      <w:numFmt w:val="decimal"/>
      <w:lvlText w:val="%1"/>
      <w:lvlJc w:val="left"/>
      <w:pPr>
        <w:tabs>
          <w:tab w:val="num" w:pos="720"/>
        </w:tabs>
        <w:ind w:left="720" w:hanging="720"/>
      </w:pPr>
      <w:rPr>
        <w:rFonts w:cs="Times New Roman" w:hint="default"/>
        <w:b/>
        <w:i w:val="0"/>
      </w:rPr>
    </w:lvl>
    <w:lvl w:ilvl="1" w:tplc="0C07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C07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C07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C07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C07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C07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C07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C07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4" w15:restartNumberingAfterBreak="0">
    <w:nsid w:val="3C2B73DF"/>
    <w:multiLevelType w:val="hybridMultilevel"/>
    <w:tmpl w:val="EE4A51FC"/>
    <w:lvl w:ilvl="0" w:tplc="0C07000F">
      <w:start w:val="1"/>
      <w:numFmt w:val="decimal"/>
      <w:lvlText w:val="%1."/>
      <w:lvlJc w:val="left"/>
      <w:pPr>
        <w:ind w:left="720" w:hanging="360"/>
      </w:pPr>
      <w:rPr>
        <w:rFonts w:cs="Times New Roman"/>
      </w:rPr>
    </w:lvl>
    <w:lvl w:ilvl="1" w:tplc="0C07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C07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C07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C07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C07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C07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C07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C07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5" w15:restartNumberingAfterBreak="0">
    <w:nsid w:val="52B47A0D"/>
    <w:multiLevelType w:val="hybridMultilevel"/>
    <w:tmpl w:val="160E836A"/>
    <w:lvl w:ilvl="0" w:tplc="12E2C858">
      <w:start w:val="1"/>
      <w:numFmt w:val="bullet"/>
      <w:lvlText w:val=""/>
      <w:lvlJc w:val="left"/>
      <w:pPr>
        <w:tabs>
          <w:tab w:val="num" w:pos="284"/>
        </w:tabs>
        <w:ind w:left="284" w:hanging="284"/>
      </w:pPr>
      <w:rPr>
        <w:rFonts w:ascii="Symbol" w:hAnsi="Symbol" w:hint="default"/>
      </w:rPr>
    </w:lvl>
    <w:lvl w:ilvl="1" w:tplc="0C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C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C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C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E6A4C12"/>
    <w:multiLevelType w:val="hybridMultilevel"/>
    <w:tmpl w:val="134CCD46"/>
    <w:lvl w:ilvl="0" w:tplc="0C07000F">
      <w:start w:val="1"/>
      <w:numFmt w:val="decimal"/>
      <w:lvlText w:val="%1."/>
      <w:lvlJc w:val="left"/>
      <w:pPr>
        <w:ind w:left="720" w:hanging="360"/>
      </w:pPr>
      <w:rPr>
        <w:rFonts w:cs="Times New Roman"/>
      </w:rPr>
    </w:lvl>
    <w:lvl w:ilvl="1" w:tplc="0C07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C07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C07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C07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C07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C07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C07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C07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7" w15:restartNumberingAfterBreak="0">
    <w:nsid w:val="7DF26EAA"/>
    <w:multiLevelType w:val="hybridMultilevel"/>
    <w:tmpl w:val="7542C36E"/>
    <w:lvl w:ilvl="0" w:tplc="12E2C858">
      <w:start w:val="1"/>
      <w:numFmt w:val="bullet"/>
      <w:lvlText w:val=""/>
      <w:lvlJc w:val="left"/>
      <w:pPr>
        <w:tabs>
          <w:tab w:val="num" w:pos="284"/>
        </w:tabs>
        <w:ind w:left="284" w:hanging="284"/>
      </w:pPr>
      <w:rPr>
        <w:rFonts w:ascii="Symbol" w:hAnsi="Symbol" w:hint="default"/>
      </w:rPr>
    </w:lvl>
    <w:lvl w:ilvl="1" w:tplc="0C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C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C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C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7"/>
  </w:num>
  <w:num w:numId="2">
    <w:abstractNumId w:val="15"/>
  </w:num>
  <w:num w:numId="3">
    <w:abstractNumId w:val="13"/>
  </w:num>
  <w:num w:numId="4">
    <w:abstractNumId w:val="10"/>
  </w:num>
  <w:num w:numId="5">
    <w:abstractNumId w:val="9"/>
  </w:num>
  <w:num w:numId="6">
    <w:abstractNumId w:val="7"/>
  </w:num>
  <w:num w:numId="7">
    <w:abstractNumId w:val="6"/>
  </w:num>
  <w:num w:numId="8">
    <w:abstractNumId w:val="5"/>
  </w:num>
  <w:num w:numId="9">
    <w:abstractNumId w:val="4"/>
  </w:num>
  <w:num w:numId="10">
    <w:abstractNumId w:val="8"/>
  </w:num>
  <w:num w:numId="11">
    <w:abstractNumId w:val="3"/>
  </w:num>
  <w:num w:numId="12">
    <w:abstractNumId w:val="2"/>
  </w:num>
  <w:num w:numId="13">
    <w:abstractNumId w:val="1"/>
  </w:num>
  <w:num w:numId="14">
    <w:abstractNumId w:val="0"/>
  </w:num>
  <w:num w:numId="15">
    <w:abstractNumId w:val="14"/>
  </w:num>
  <w:num w:numId="16">
    <w:abstractNumId w:val="16"/>
  </w:num>
  <w:num w:numId="17">
    <w:abstractNumId w:val="11"/>
  </w:num>
  <w:num w:numId="18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embedSystemFonts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hyphenationZone w:val="425"/>
  <w:drawingGridHorizontalSpacing w:val="120"/>
  <w:displayHorizontalDrawingGridEvery w:val="2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0&lt;/ScanUnformatted&gt;&lt;ScanChanges&gt;0&lt;/ScanChanges&gt;&lt;Suspended&gt;0&lt;/Suspended&gt;&lt;/ENInstantFormat&gt;"/>
    <w:docVar w:name="EN.Layout" w:val="&lt;ENLayout&gt;&lt;Style&gt;Psychother Psychosom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566&lt;/HangingIndent&gt;&lt;LineSpacing&gt;1&lt;/LineSpacing&gt;&lt;SpaceAfter&gt;1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9vf95a50mzdrt0erawvvrxfestsa9dvf2szf&quot;&gt;MA BLT in SAD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8&lt;/item&gt;&lt;item&gt;60&lt;/item&gt;&lt;item&gt;61&lt;/item&gt;&lt;item&gt;62&lt;/item&gt;&lt;item&gt;63&lt;/item&gt;&lt;item&gt;64&lt;/item&gt;&lt;item&gt;66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item&gt;78&lt;/item&gt;&lt;item&gt;79&lt;/item&gt;&lt;item&gt;80&lt;/item&gt;&lt;item&gt;81&lt;/item&gt;&lt;item&gt;82&lt;/item&gt;&lt;item&gt;83&lt;/item&gt;&lt;item&gt;84&lt;/item&gt;&lt;item&gt;85&lt;/item&gt;&lt;item&gt;86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item&gt;99&lt;/item&gt;&lt;item&gt;100&lt;/item&gt;&lt;item&gt;101&lt;/item&gt;&lt;item&gt;102&lt;/item&gt;&lt;item&gt;246&lt;/item&gt;&lt;item&gt;253&lt;/item&gt;&lt;item&gt;254&lt;/item&gt;&lt;/record-ids&gt;&lt;/item&gt;&lt;/Libraries&gt;"/>
  </w:docVars>
  <w:rsids>
    <w:rsidRoot w:val="00D14AAB"/>
    <w:rsid w:val="000000F3"/>
    <w:rsid w:val="000013DC"/>
    <w:rsid w:val="00002E53"/>
    <w:rsid w:val="0000312D"/>
    <w:rsid w:val="00003243"/>
    <w:rsid w:val="00003333"/>
    <w:rsid w:val="00003F7B"/>
    <w:rsid w:val="0000431C"/>
    <w:rsid w:val="000068E9"/>
    <w:rsid w:val="00007064"/>
    <w:rsid w:val="00007492"/>
    <w:rsid w:val="00007516"/>
    <w:rsid w:val="0001109A"/>
    <w:rsid w:val="000110E9"/>
    <w:rsid w:val="00011549"/>
    <w:rsid w:val="0001168A"/>
    <w:rsid w:val="000119B6"/>
    <w:rsid w:val="000123FB"/>
    <w:rsid w:val="0001263D"/>
    <w:rsid w:val="0001266F"/>
    <w:rsid w:val="00012CDE"/>
    <w:rsid w:val="00013053"/>
    <w:rsid w:val="000144AA"/>
    <w:rsid w:val="000154E1"/>
    <w:rsid w:val="00016114"/>
    <w:rsid w:val="00016176"/>
    <w:rsid w:val="00016354"/>
    <w:rsid w:val="00016766"/>
    <w:rsid w:val="0001731F"/>
    <w:rsid w:val="000176A7"/>
    <w:rsid w:val="0002018A"/>
    <w:rsid w:val="000201AA"/>
    <w:rsid w:val="00020869"/>
    <w:rsid w:val="000208B4"/>
    <w:rsid w:val="00021AE4"/>
    <w:rsid w:val="00021BB7"/>
    <w:rsid w:val="00022289"/>
    <w:rsid w:val="00022D3C"/>
    <w:rsid w:val="00023761"/>
    <w:rsid w:val="00024244"/>
    <w:rsid w:val="0002454C"/>
    <w:rsid w:val="000245AD"/>
    <w:rsid w:val="000260A6"/>
    <w:rsid w:val="00026340"/>
    <w:rsid w:val="00026B1A"/>
    <w:rsid w:val="00026F0D"/>
    <w:rsid w:val="0002742D"/>
    <w:rsid w:val="00027764"/>
    <w:rsid w:val="000278DE"/>
    <w:rsid w:val="00027EB8"/>
    <w:rsid w:val="00030094"/>
    <w:rsid w:val="000305A4"/>
    <w:rsid w:val="00030EB3"/>
    <w:rsid w:val="00030F37"/>
    <w:rsid w:val="0003126B"/>
    <w:rsid w:val="00031547"/>
    <w:rsid w:val="000319FE"/>
    <w:rsid w:val="00031D9F"/>
    <w:rsid w:val="00032044"/>
    <w:rsid w:val="0003344C"/>
    <w:rsid w:val="00033BC0"/>
    <w:rsid w:val="00033C69"/>
    <w:rsid w:val="00035403"/>
    <w:rsid w:val="00036EDA"/>
    <w:rsid w:val="00037077"/>
    <w:rsid w:val="00037A16"/>
    <w:rsid w:val="00040AEF"/>
    <w:rsid w:val="00041778"/>
    <w:rsid w:val="0004225B"/>
    <w:rsid w:val="000422A1"/>
    <w:rsid w:val="0004262D"/>
    <w:rsid w:val="000429FF"/>
    <w:rsid w:val="00042AFA"/>
    <w:rsid w:val="00043491"/>
    <w:rsid w:val="00043726"/>
    <w:rsid w:val="00043EED"/>
    <w:rsid w:val="00044649"/>
    <w:rsid w:val="00044B8C"/>
    <w:rsid w:val="00045983"/>
    <w:rsid w:val="00045B05"/>
    <w:rsid w:val="00046E07"/>
    <w:rsid w:val="00046EC9"/>
    <w:rsid w:val="00047005"/>
    <w:rsid w:val="00047225"/>
    <w:rsid w:val="0004764E"/>
    <w:rsid w:val="00050645"/>
    <w:rsid w:val="00050D79"/>
    <w:rsid w:val="0005257A"/>
    <w:rsid w:val="00052A9D"/>
    <w:rsid w:val="00052B8F"/>
    <w:rsid w:val="00052C23"/>
    <w:rsid w:val="00053128"/>
    <w:rsid w:val="000535F3"/>
    <w:rsid w:val="000539C8"/>
    <w:rsid w:val="00054999"/>
    <w:rsid w:val="00054F7D"/>
    <w:rsid w:val="0005648F"/>
    <w:rsid w:val="00056BD3"/>
    <w:rsid w:val="00056D80"/>
    <w:rsid w:val="000575F8"/>
    <w:rsid w:val="00057D87"/>
    <w:rsid w:val="00060510"/>
    <w:rsid w:val="000612BB"/>
    <w:rsid w:val="00061BD3"/>
    <w:rsid w:val="00062579"/>
    <w:rsid w:val="000627BD"/>
    <w:rsid w:val="00062DB0"/>
    <w:rsid w:val="00063659"/>
    <w:rsid w:val="00063B7A"/>
    <w:rsid w:val="00063FC2"/>
    <w:rsid w:val="00064530"/>
    <w:rsid w:val="00064675"/>
    <w:rsid w:val="000657C9"/>
    <w:rsid w:val="0006599D"/>
    <w:rsid w:val="00066181"/>
    <w:rsid w:val="00067632"/>
    <w:rsid w:val="0007031B"/>
    <w:rsid w:val="000706C4"/>
    <w:rsid w:val="00070720"/>
    <w:rsid w:val="00070CBC"/>
    <w:rsid w:val="00071004"/>
    <w:rsid w:val="00071649"/>
    <w:rsid w:val="0007198D"/>
    <w:rsid w:val="00071E47"/>
    <w:rsid w:val="00072E82"/>
    <w:rsid w:val="000741CA"/>
    <w:rsid w:val="000742FC"/>
    <w:rsid w:val="00074468"/>
    <w:rsid w:val="0007447C"/>
    <w:rsid w:val="000750AC"/>
    <w:rsid w:val="000751CF"/>
    <w:rsid w:val="0007552D"/>
    <w:rsid w:val="00075B43"/>
    <w:rsid w:val="00076629"/>
    <w:rsid w:val="00076CA1"/>
    <w:rsid w:val="00076E42"/>
    <w:rsid w:val="00076FF0"/>
    <w:rsid w:val="0008009C"/>
    <w:rsid w:val="00080ADD"/>
    <w:rsid w:val="000827BA"/>
    <w:rsid w:val="0008292E"/>
    <w:rsid w:val="00083BE4"/>
    <w:rsid w:val="00083DF8"/>
    <w:rsid w:val="000848FA"/>
    <w:rsid w:val="000851CB"/>
    <w:rsid w:val="00085C3F"/>
    <w:rsid w:val="00086245"/>
    <w:rsid w:val="00086FA4"/>
    <w:rsid w:val="000875D4"/>
    <w:rsid w:val="00087B6A"/>
    <w:rsid w:val="00090E63"/>
    <w:rsid w:val="0009171B"/>
    <w:rsid w:val="00091762"/>
    <w:rsid w:val="00091879"/>
    <w:rsid w:val="00092A17"/>
    <w:rsid w:val="00092E31"/>
    <w:rsid w:val="0009366A"/>
    <w:rsid w:val="00093B29"/>
    <w:rsid w:val="00093C63"/>
    <w:rsid w:val="00094970"/>
    <w:rsid w:val="000950C0"/>
    <w:rsid w:val="00095537"/>
    <w:rsid w:val="000957D1"/>
    <w:rsid w:val="00095C8D"/>
    <w:rsid w:val="000963AD"/>
    <w:rsid w:val="00096548"/>
    <w:rsid w:val="000970D7"/>
    <w:rsid w:val="00097B08"/>
    <w:rsid w:val="000A0939"/>
    <w:rsid w:val="000A0F92"/>
    <w:rsid w:val="000A1237"/>
    <w:rsid w:val="000A2068"/>
    <w:rsid w:val="000A22C4"/>
    <w:rsid w:val="000A26A9"/>
    <w:rsid w:val="000A2ADF"/>
    <w:rsid w:val="000A2CC5"/>
    <w:rsid w:val="000A2EB5"/>
    <w:rsid w:val="000A305A"/>
    <w:rsid w:val="000A38F4"/>
    <w:rsid w:val="000A3DEB"/>
    <w:rsid w:val="000A44CD"/>
    <w:rsid w:val="000A4A53"/>
    <w:rsid w:val="000A57EA"/>
    <w:rsid w:val="000A591C"/>
    <w:rsid w:val="000A6B0C"/>
    <w:rsid w:val="000A6E06"/>
    <w:rsid w:val="000A7558"/>
    <w:rsid w:val="000A7FEB"/>
    <w:rsid w:val="000B01EA"/>
    <w:rsid w:val="000B03EC"/>
    <w:rsid w:val="000B098C"/>
    <w:rsid w:val="000B2931"/>
    <w:rsid w:val="000B2B80"/>
    <w:rsid w:val="000B2B99"/>
    <w:rsid w:val="000B2F65"/>
    <w:rsid w:val="000B3129"/>
    <w:rsid w:val="000B315B"/>
    <w:rsid w:val="000B37D3"/>
    <w:rsid w:val="000B37F3"/>
    <w:rsid w:val="000B3A57"/>
    <w:rsid w:val="000B3C4D"/>
    <w:rsid w:val="000B4424"/>
    <w:rsid w:val="000B4B97"/>
    <w:rsid w:val="000B5523"/>
    <w:rsid w:val="000B5C70"/>
    <w:rsid w:val="000B64C5"/>
    <w:rsid w:val="000B6B42"/>
    <w:rsid w:val="000B6D2F"/>
    <w:rsid w:val="000B713D"/>
    <w:rsid w:val="000B740D"/>
    <w:rsid w:val="000C0C31"/>
    <w:rsid w:val="000C0DEA"/>
    <w:rsid w:val="000C164F"/>
    <w:rsid w:val="000C2086"/>
    <w:rsid w:val="000C2338"/>
    <w:rsid w:val="000C28B6"/>
    <w:rsid w:val="000C3140"/>
    <w:rsid w:val="000C45E6"/>
    <w:rsid w:val="000C512D"/>
    <w:rsid w:val="000C518E"/>
    <w:rsid w:val="000C57F0"/>
    <w:rsid w:val="000C5D0C"/>
    <w:rsid w:val="000C600B"/>
    <w:rsid w:val="000C6172"/>
    <w:rsid w:val="000C638A"/>
    <w:rsid w:val="000C6399"/>
    <w:rsid w:val="000C70CC"/>
    <w:rsid w:val="000C7698"/>
    <w:rsid w:val="000C7B26"/>
    <w:rsid w:val="000C7C83"/>
    <w:rsid w:val="000D01E1"/>
    <w:rsid w:val="000D02AB"/>
    <w:rsid w:val="000D04C9"/>
    <w:rsid w:val="000D092B"/>
    <w:rsid w:val="000D0D31"/>
    <w:rsid w:val="000D1277"/>
    <w:rsid w:val="000D1489"/>
    <w:rsid w:val="000D1DEB"/>
    <w:rsid w:val="000D2BBA"/>
    <w:rsid w:val="000D305F"/>
    <w:rsid w:val="000D3B03"/>
    <w:rsid w:val="000D3FA9"/>
    <w:rsid w:val="000D42A8"/>
    <w:rsid w:val="000D4CC1"/>
    <w:rsid w:val="000D512B"/>
    <w:rsid w:val="000D61AF"/>
    <w:rsid w:val="000D6C21"/>
    <w:rsid w:val="000D6FD9"/>
    <w:rsid w:val="000D7097"/>
    <w:rsid w:val="000D778E"/>
    <w:rsid w:val="000D785F"/>
    <w:rsid w:val="000D78AC"/>
    <w:rsid w:val="000D7B8C"/>
    <w:rsid w:val="000D7F37"/>
    <w:rsid w:val="000E0C27"/>
    <w:rsid w:val="000E0DA5"/>
    <w:rsid w:val="000E1286"/>
    <w:rsid w:val="000E1531"/>
    <w:rsid w:val="000E1AE5"/>
    <w:rsid w:val="000E21DC"/>
    <w:rsid w:val="000E240A"/>
    <w:rsid w:val="000E2D8C"/>
    <w:rsid w:val="000E3E61"/>
    <w:rsid w:val="000E4096"/>
    <w:rsid w:val="000E4726"/>
    <w:rsid w:val="000E48A0"/>
    <w:rsid w:val="000E6538"/>
    <w:rsid w:val="000E6774"/>
    <w:rsid w:val="000E6A58"/>
    <w:rsid w:val="000E6D04"/>
    <w:rsid w:val="000E6D3D"/>
    <w:rsid w:val="000E6E46"/>
    <w:rsid w:val="000E6F15"/>
    <w:rsid w:val="000E7253"/>
    <w:rsid w:val="000E77D5"/>
    <w:rsid w:val="000F09FD"/>
    <w:rsid w:val="000F0A40"/>
    <w:rsid w:val="000F1771"/>
    <w:rsid w:val="000F17BD"/>
    <w:rsid w:val="000F22B7"/>
    <w:rsid w:val="000F2374"/>
    <w:rsid w:val="000F23DA"/>
    <w:rsid w:val="000F261F"/>
    <w:rsid w:val="000F288D"/>
    <w:rsid w:val="000F33AB"/>
    <w:rsid w:val="000F40B4"/>
    <w:rsid w:val="000F52DA"/>
    <w:rsid w:val="000F5D05"/>
    <w:rsid w:val="000F5F79"/>
    <w:rsid w:val="001006D9"/>
    <w:rsid w:val="00100E7B"/>
    <w:rsid w:val="0010118D"/>
    <w:rsid w:val="00101282"/>
    <w:rsid w:val="00101391"/>
    <w:rsid w:val="0010232C"/>
    <w:rsid w:val="00102370"/>
    <w:rsid w:val="00102CEB"/>
    <w:rsid w:val="00102FAD"/>
    <w:rsid w:val="00103473"/>
    <w:rsid w:val="0010371D"/>
    <w:rsid w:val="00104193"/>
    <w:rsid w:val="0010455A"/>
    <w:rsid w:val="00104944"/>
    <w:rsid w:val="00106104"/>
    <w:rsid w:val="00106CE8"/>
    <w:rsid w:val="00107807"/>
    <w:rsid w:val="00107837"/>
    <w:rsid w:val="00107D49"/>
    <w:rsid w:val="00107D5F"/>
    <w:rsid w:val="00107DB9"/>
    <w:rsid w:val="00110273"/>
    <w:rsid w:val="00110477"/>
    <w:rsid w:val="00110D32"/>
    <w:rsid w:val="001113A1"/>
    <w:rsid w:val="0011147F"/>
    <w:rsid w:val="001118FC"/>
    <w:rsid w:val="00113948"/>
    <w:rsid w:val="00113968"/>
    <w:rsid w:val="00113B31"/>
    <w:rsid w:val="00113FF5"/>
    <w:rsid w:val="0011450C"/>
    <w:rsid w:val="00115D1A"/>
    <w:rsid w:val="00116172"/>
    <w:rsid w:val="00116A1A"/>
    <w:rsid w:val="00116F63"/>
    <w:rsid w:val="00117330"/>
    <w:rsid w:val="00117CBC"/>
    <w:rsid w:val="001202F3"/>
    <w:rsid w:val="00121A75"/>
    <w:rsid w:val="00122085"/>
    <w:rsid w:val="00122114"/>
    <w:rsid w:val="00122288"/>
    <w:rsid w:val="0012251E"/>
    <w:rsid w:val="00122ADE"/>
    <w:rsid w:val="00122D36"/>
    <w:rsid w:val="00123E22"/>
    <w:rsid w:val="001246B0"/>
    <w:rsid w:val="00124B15"/>
    <w:rsid w:val="00124C19"/>
    <w:rsid w:val="00124E66"/>
    <w:rsid w:val="0012531B"/>
    <w:rsid w:val="001261B2"/>
    <w:rsid w:val="00126416"/>
    <w:rsid w:val="001267AE"/>
    <w:rsid w:val="00126F67"/>
    <w:rsid w:val="001270C3"/>
    <w:rsid w:val="001276D3"/>
    <w:rsid w:val="0013074C"/>
    <w:rsid w:val="0013080F"/>
    <w:rsid w:val="00130995"/>
    <w:rsid w:val="00132B71"/>
    <w:rsid w:val="00132C3B"/>
    <w:rsid w:val="00133128"/>
    <w:rsid w:val="001333C1"/>
    <w:rsid w:val="00133BA4"/>
    <w:rsid w:val="001341A3"/>
    <w:rsid w:val="00134444"/>
    <w:rsid w:val="0013570E"/>
    <w:rsid w:val="0014142E"/>
    <w:rsid w:val="001414E8"/>
    <w:rsid w:val="0014265B"/>
    <w:rsid w:val="0014392A"/>
    <w:rsid w:val="0014436B"/>
    <w:rsid w:val="00144A6B"/>
    <w:rsid w:val="00145AE4"/>
    <w:rsid w:val="00146239"/>
    <w:rsid w:val="00146D40"/>
    <w:rsid w:val="00150DBE"/>
    <w:rsid w:val="00151508"/>
    <w:rsid w:val="00151FA3"/>
    <w:rsid w:val="00152CF9"/>
    <w:rsid w:val="001534FA"/>
    <w:rsid w:val="00153C91"/>
    <w:rsid w:val="00153E84"/>
    <w:rsid w:val="00154075"/>
    <w:rsid w:val="0015559A"/>
    <w:rsid w:val="0015564E"/>
    <w:rsid w:val="00156459"/>
    <w:rsid w:val="001566C7"/>
    <w:rsid w:val="00156BC8"/>
    <w:rsid w:val="001571A7"/>
    <w:rsid w:val="001572F7"/>
    <w:rsid w:val="0015741D"/>
    <w:rsid w:val="0015780B"/>
    <w:rsid w:val="00157882"/>
    <w:rsid w:val="0016016F"/>
    <w:rsid w:val="00160934"/>
    <w:rsid w:val="00160CDA"/>
    <w:rsid w:val="00161E81"/>
    <w:rsid w:val="00162981"/>
    <w:rsid w:val="001651CB"/>
    <w:rsid w:val="0016522F"/>
    <w:rsid w:val="00165308"/>
    <w:rsid w:val="001654D9"/>
    <w:rsid w:val="00165BBB"/>
    <w:rsid w:val="0016612A"/>
    <w:rsid w:val="001661F8"/>
    <w:rsid w:val="0016657D"/>
    <w:rsid w:val="001669CE"/>
    <w:rsid w:val="00166ED1"/>
    <w:rsid w:val="00167149"/>
    <w:rsid w:val="00167415"/>
    <w:rsid w:val="0016752D"/>
    <w:rsid w:val="0016773B"/>
    <w:rsid w:val="00167B78"/>
    <w:rsid w:val="00167B7F"/>
    <w:rsid w:val="00167C38"/>
    <w:rsid w:val="00171A1A"/>
    <w:rsid w:val="00171E71"/>
    <w:rsid w:val="00171EC5"/>
    <w:rsid w:val="001725E6"/>
    <w:rsid w:val="001737F2"/>
    <w:rsid w:val="001738B3"/>
    <w:rsid w:val="00174A5F"/>
    <w:rsid w:val="00175643"/>
    <w:rsid w:val="00175795"/>
    <w:rsid w:val="00175A1C"/>
    <w:rsid w:val="00175EA8"/>
    <w:rsid w:val="00175F81"/>
    <w:rsid w:val="00176BBA"/>
    <w:rsid w:val="00180260"/>
    <w:rsid w:val="001802D2"/>
    <w:rsid w:val="00180588"/>
    <w:rsid w:val="00180970"/>
    <w:rsid w:val="00180A79"/>
    <w:rsid w:val="001812DA"/>
    <w:rsid w:val="001819BA"/>
    <w:rsid w:val="00181FAD"/>
    <w:rsid w:val="001827FB"/>
    <w:rsid w:val="00182819"/>
    <w:rsid w:val="0018345E"/>
    <w:rsid w:val="001838A3"/>
    <w:rsid w:val="001838E2"/>
    <w:rsid w:val="00183950"/>
    <w:rsid w:val="00185B62"/>
    <w:rsid w:val="00185EDF"/>
    <w:rsid w:val="001860DF"/>
    <w:rsid w:val="0018617F"/>
    <w:rsid w:val="00187541"/>
    <w:rsid w:val="00187F1E"/>
    <w:rsid w:val="0019006D"/>
    <w:rsid w:val="001908BD"/>
    <w:rsid w:val="0019109A"/>
    <w:rsid w:val="0019110D"/>
    <w:rsid w:val="001914D0"/>
    <w:rsid w:val="00191F8C"/>
    <w:rsid w:val="00192153"/>
    <w:rsid w:val="0019267C"/>
    <w:rsid w:val="001928E8"/>
    <w:rsid w:val="00193AA3"/>
    <w:rsid w:val="00193AC2"/>
    <w:rsid w:val="00193DC8"/>
    <w:rsid w:val="00194652"/>
    <w:rsid w:val="0019482C"/>
    <w:rsid w:val="00194996"/>
    <w:rsid w:val="00195237"/>
    <w:rsid w:val="00195DE4"/>
    <w:rsid w:val="00196178"/>
    <w:rsid w:val="0019643D"/>
    <w:rsid w:val="0019649D"/>
    <w:rsid w:val="001967E8"/>
    <w:rsid w:val="0019727F"/>
    <w:rsid w:val="001972CC"/>
    <w:rsid w:val="00197E91"/>
    <w:rsid w:val="001A0468"/>
    <w:rsid w:val="001A2488"/>
    <w:rsid w:val="001A29EB"/>
    <w:rsid w:val="001A2D14"/>
    <w:rsid w:val="001A301C"/>
    <w:rsid w:val="001A4427"/>
    <w:rsid w:val="001A45BB"/>
    <w:rsid w:val="001A52EA"/>
    <w:rsid w:val="001A6F2D"/>
    <w:rsid w:val="001A7D14"/>
    <w:rsid w:val="001A7D61"/>
    <w:rsid w:val="001B0896"/>
    <w:rsid w:val="001B1738"/>
    <w:rsid w:val="001B1944"/>
    <w:rsid w:val="001B1A8F"/>
    <w:rsid w:val="001B1B40"/>
    <w:rsid w:val="001B26B2"/>
    <w:rsid w:val="001B2BC3"/>
    <w:rsid w:val="001B3566"/>
    <w:rsid w:val="001B4A66"/>
    <w:rsid w:val="001B4DF4"/>
    <w:rsid w:val="001B4E21"/>
    <w:rsid w:val="001B51C2"/>
    <w:rsid w:val="001C17F5"/>
    <w:rsid w:val="001C1B86"/>
    <w:rsid w:val="001C220C"/>
    <w:rsid w:val="001C4C1E"/>
    <w:rsid w:val="001C591F"/>
    <w:rsid w:val="001C5E57"/>
    <w:rsid w:val="001C5F76"/>
    <w:rsid w:val="001C67B8"/>
    <w:rsid w:val="001C6BC4"/>
    <w:rsid w:val="001C6C99"/>
    <w:rsid w:val="001C707D"/>
    <w:rsid w:val="001C732C"/>
    <w:rsid w:val="001C760C"/>
    <w:rsid w:val="001C7788"/>
    <w:rsid w:val="001C7D9C"/>
    <w:rsid w:val="001D0906"/>
    <w:rsid w:val="001D10DD"/>
    <w:rsid w:val="001D11B2"/>
    <w:rsid w:val="001D1558"/>
    <w:rsid w:val="001D25A4"/>
    <w:rsid w:val="001D2728"/>
    <w:rsid w:val="001D3CC0"/>
    <w:rsid w:val="001D4799"/>
    <w:rsid w:val="001D4E69"/>
    <w:rsid w:val="001D5021"/>
    <w:rsid w:val="001D6852"/>
    <w:rsid w:val="001D6C19"/>
    <w:rsid w:val="001D7541"/>
    <w:rsid w:val="001D7666"/>
    <w:rsid w:val="001E0164"/>
    <w:rsid w:val="001E0197"/>
    <w:rsid w:val="001E13C5"/>
    <w:rsid w:val="001E13C6"/>
    <w:rsid w:val="001E140F"/>
    <w:rsid w:val="001E14F9"/>
    <w:rsid w:val="001E16C6"/>
    <w:rsid w:val="001E18BE"/>
    <w:rsid w:val="001E19DE"/>
    <w:rsid w:val="001E2895"/>
    <w:rsid w:val="001E2AAE"/>
    <w:rsid w:val="001E2F18"/>
    <w:rsid w:val="001E3185"/>
    <w:rsid w:val="001E31E1"/>
    <w:rsid w:val="001E3313"/>
    <w:rsid w:val="001E3868"/>
    <w:rsid w:val="001E4810"/>
    <w:rsid w:val="001E4D0D"/>
    <w:rsid w:val="001E4FC4"/>
    <w:rsid w:val="001E5BE6"/>
    <w:rsid w:val="001E623F"/>
    <w:rsid w:val="001E6629"/>
    <w:rsid w:val="001E7A77"/>
    <w:rsid w:val="001F08C8"/>
    <w:rsid w:val="001F0DBC"/>
    <w:rsid w:val="001F115A"/>
    <w:rsid w:val="001F2361"/>
    <w:rsid w:val="001F2674"/>
    <w:rsid w:val="001F2F69"/>
    <w:rsid w:val="001F31DB"/>
    <w:rsid w:val="001F3274"/>
    <w:rsid w:val="001F3644"/>
    <w:rsid w:val="001F3A22"/>
    <w:rsid w:val="001F3B8D"/>
    <w:rsid w:val="001F3C42"/>
    <w:rsid w:val="001F3E63"/>
    <w:rsid w:val="001F3ED6"/>
    <w:rsid w:val="001F41F0"/>
    <w:rsid w:val="001F438C"/>
    <w:rsid w:val="001F43F3"/>
    <w:rsid w:val="001F5083"/>
    <w:rsid w:val="001F6B2D"/>
    <w:rsid w:val="001F6FED"/>
    <w:rsid w:val="001F7ACE"/>
    <w:rsid w:val="001F7D90"/>
    <w:rsid w:val="001F7F8D"/>
    <w:rsid w:val="002001C6"/>
    <w:rsid w:val="00200AA5"/>
    <w:rsid w:val="0020112F"/>
    <w:rsid w:val="00202A21"/>
    <w:rsid w:val="002042D8"/>
    <w:rsid w:val="002043B9"/>
    <w:rsid w:val="002045DD"/>
    <w:rsid w:val="00204CC8"/>
    <w:rsid w:val="0020529B"/>
    <w:rsid w:val="002055F8"/>
    <w:rsid w:val="0020571D"/>
    <w:rsid w:val="00205F35"/>
    <w:rsid w:val="00206498"/>
    <w:rsid w:val="00206D26"/>
    <w:rsid w:val="0020714A"/>
    <w:rsid w:val="002072E5"/>
    <w:rsid w:val="002079C2"/>
    <w:rsid w:val="002104E1"/>
    <w:rsid w:val="002106FF"/>
    <w:rsid w:val="00210820"/>
    <w:rsid w:val="00211001"/>
    <w:rsid w:val="00211B59"/>
    <w:rsid w:val="00211CEB"/>
    <w:rsid w:val="00211F50"/>
    <w:rsid w:val="00211F9F"/>
    <w:rsid w:val="00212AFB"/>
    <w:rsid w:val="00213574"/>
    <w:rsid w:val="00213AD0"/>
    <w:rsid w:val="00213DEA"/>
    <w:rsid w:val="0021436F"/>
    <w:rsid w:val="002155A2"/>
    <w:rsid w:val="00215AF6"/>
    <w:rsid w:val="00215DC5"/>
    <w:rsid w:val="00216020"/>
    <w:rsid w:val="00216601"/>
    <w:rsid w:val="0022019F"/>
    <w:rsid w:val="0022054C"/>
    <w:rsid w:val="002212C3"/>
    <w:rsid w:val="0022299C"/>
    <w:rsid w:val="00222A38"/>
    <w:rsid w:val="00223712"/>
    <w:rsid w:val="00223C50"/>
    <w:rsid w:val="00223EE6"/>
    <w:rsid w:val="00224163"/>
    <w:rsid w:val="00224498"/>
    <w:rsid w:val="00224510"/>
    <w:rsid w:val="00224E8E"/>
    <w:rsid w:val="00225103"/>
    <w:rsid w:val="00225A80"/>
    <w:rsid w:val="00226352"/>
    <w:rsid w:val="00226E51"/>
    <w:rsid w:val="0022728D"/>
    <w:rsid w:val="0022735F"/>
    <w:rsid w:val="002273F2"/>
    <w:rsid w:val="0022785F"/>
    <w:rsid w:val="00227A67"/>
    <w:rsid w:val="00227C4F"/>
    <w:rsid w:val="00227DE0"/>
    <w:rsid w:val="0023052D"/>
    <w:rsid w:val="00230C24"/>
    <w:rsid w:val="00231054"/>
    <w:rsid w:val="0023123C"/>
    <w:rsid w:val="002313A7"/>
    <w:rsid w:val="00231ADD"/>
    <w:rsid w:val="002324BE"/>
    <w:rsid w:val="0023263B"/>
    <w:rsid w:val="00232783"/>
    <w:rsid w:val="00233671"/>
    <w:rsid w:val="00234239"/>
    <w:rsid w:val="00235625"/>
    <w:rsid w:val="00235969"/>
    <w:rsid w:val="00235BBC"/>
    <w:rsid w:val="00236BB1"/>
    <w:rsid w:val="00236F88"/>
    <w:rsid w:val="0023730F"/>
    <w:rsid w:val="0023750C"/>
    <w:rsid w:val="00237E15"/>
    <w:rsid w:val="00240525"/>
    <w:rsid w:val="00240570"/>
    <w:rsid w:val="00240800"/>
    <w:rsid w:val="00242056"/>
    <w:rsid w:val="00242BD9"/>
    <w:rsid w:val="00243697"/>
    <w:rsid w:val="002436DA"/>
    <w:rsid w:val="0024398F"/>
    <w:rsid w:val="00244903"/>
    <w:rsid w:val="00245674"/>
    <w:rsid w:val="002463F4"/>
    <w:rsid w:val="002469DE"/>
    <w:rsid w:val="0024724D"/>
    <w:rsid w:val="00247335"/>
    <w:rsid w:val="00247C70"/>
    <w:rsid w:val="00247D13"/>
    <w:rsid w:val="00247F99"/>
    <w:rsid w:val="002508EA"/>
    <w:rsid w:val="00250F7A"/>
    <w:rsid w:val="002516A8"/>
    <w:rsid w:val="00251AB0"/>
    <w:rsid w:val="00251ECD"/>
    <w:rsid w:val="002534FE"/>
    <w:rsid w:val="002539BF"/>
    <w:rsid w:val="002542D4"/>
    <w:rsid w:val="00254BCA"/>
    <w:rsid w:val="00254C53"/>
    <w:rsid w:val="0025534E"/>
    <w:rsid w:val="00256EC5"/>
    <w:rsid w:val="002576F0"/>
    <w:rsid w:val="002603FE"/>
    <w:rsid w:val="00260474"/>
    <w:rsid w:val="002605BC"/>
    <w:rsid w:val="0026099A"/>
    <w:rsid w:val="00261928"/>
    <w:rsid w:val="00261D56"/>
    <w:rsid w:val="002620D0"/>
    <w:rsid w:val="00262868"/>
    <w:rsid w:val="00263564"/>
    <w:rsid w:val="002648D8"/>
    <w:rsid w:val="00264AC7"/>
    <w:rsid w:val="00264C43"/>
    <w:rsid w:val="00264D5C"/>
    <w:rsid w:val="002656E9"/>
    <w:rsid w:val="00265711"/>
    <w:rsid w:val="00265773"/>
    <w:rsid w:val="0026758B"/>
    <w:rsid w:val="00267C80"/>
    <w:rsid w:val="00267E62"/>
    <w:rsid w:val="002713D6"/>
    <w:rsid w:val="00271762"/>
    <w:rsid w:val="00271AEC"/>
    <w:rsid w:val="00272509"/>
    <w:rsid w:val="00272709"/>
    <w:rsid w:val="00272A34"/>
    <w:rsid w:val="00272D4E"/>
    <w:rsid w:val="002737BA"/>
    <w:rsid w:val="00274578"/>
    <w:rsid w:val="00274DE3"/>
    <w:rsid w:val="0027509C"/>
    <w:rsid w:val="002750F6"/>
    <w:rsid w:val="00275839"/>
    <w:rsid w:val="00276444"/>
    <w:rsid w:val="0027673C"/>
    <w:rsid w:val="0027781C"/>
    <w:rsid w:val="00277A85"/>
    <w:rsid w:val="00280B02"/>
    <w:rsid w:val="0028150C"/>
    <w:rsid w:val="0028268B"/>
    <w:rsid w:val="00282872"/>
    <w:rsid w:val="00283EFB"/>
    <w:rsid w:val="00285EAA"/>
    <w:rsid w:val="002862AD"/>
    <w:rsid w:val="002872B1"/>
    <w:rsid w:val="0028783A"/>
    <w:rsid w:val="0029079F"/>
    <w:rsid w:val="00290F28"/>
    <w:rsid w:val="00292428"/>
    <w:rsid w:val="002925A4"/>
    <w:rsid w:val="0029280F"/>
    <w:rsid w:val="00292907"/>
    <w:rsid w:val="00292C49"/>
    <w:rsid w:val="00292D01"/>
    <w:rsid w:val="00292FAA"/>
    <w:rsid w:val="00293916"/>
    <w:rsid w:val="002939E1"/>
    <w:rsid w:val="00294395"/>
    <w:rsid w:val="00294B0C"/>
    <w:rsid w:val="00294E22"/>
    <w:rsid w:val="00294EC3"/>
    <w:rsid w:val="00295737"/>
    <w:rsid w:val="00295C28"/>
    <w:rsid w:val="00295E6B"/>
    <w:rsid w:val="00295FB1"/>
    <w:rsid w:val="002966E0"/>
    <w:rsid w:val="00296B9F"/>
    <w:rsid w:val="00296BD5"/>
    <w:rsid w:val="00296C1B"/>
    <w:rsid w:val="00296EFE"/>
    <w:rsid w:val="002A0B32"/>
    <w:rsid w:val="002A0CEE"/>
    <w:rsid w:val="002A1EAA"/>
    <w:rsid w:val="002A1F3D"/>
    <w:rsid w:val="002A29BC"/>
    <w:rsid w:val="002A2EB0"/>
    <w:rsid w:val="002A2F7C"/>
    <w:rsid w:val="002A39B9"/>
    <w:rsid w:val="002A40EE"/>
    <w:rsid w:val="002A44B0"/>
    <w:rsid w:val="002A5300"/>
    <w:rsid w:val="002A5B47"/>
    <w:rsid w:val="002A5EA5"/>
    <w:rsid w:val="002A617A"/>
    <w:rsid w:val="002A676F"/>
    <w:rsid w:val="002A74EA"/>
    <w:rsid w:val="002A77C1"/>
    <w:rsid w:val="002B00EC"/>
    <w:rsid w:val="002B0AEB"/>
    <w:rsid w:val="002B0CB5"/>
    <w:rsid w:val="002B0D36"/>
    <w:rsid w:val="002B1028"/>
    <w:rsid w:val="002B14E5"/>
    <w:rsid w:val="002B153B"/>
    <w:rsid w:val="002B15F5"/>
    <w:rsid w:val="002B1640"/>
    <w:rsid w:val="002B17EA"/>
    <w:rsid w:val="002B2184"/>
    <w:rsid w:val="002B2489"/>
    <w:rsid w:val="002B2B68"/>
    <w:rsid w:val="002B3113"/>
    <w:rsid w:val="002B52C1"/>
    <w:rsid w:val="002B62D3"/>
    <w:rsid w:val="002B6F15"/>
    <w:rsid w:val="002B6F5E"/>
    <w:rsid w:val="002B7358"/>
    <w:rsid w:val="002B7520"/>
    <w:rsid w:val="002B7523"/>
    <w:rsid w:val="002C12E7"/>
    <w:rsid w:val="002C1C98"/>
    <w:rsid w:val="002C1D5A"/>
    <w:rsid w:val="002C33D1"/>
    <w:rsid w:val="002C33F5"/>
    <w:rsid w:val="002C34B9"/>
    <w:rsid w:val="002C3783"/>
    <w:rsid w:val="002C429F"/>
    <w:rsid w:val="002C48FD"/>
    <w:rsid w:val="002C4BF2"/>
    <w:rsid w:val="002C54B5"/>
    <w:rsid w:val="002C56A9"/>
    <w:rsid w:val="002C58B9"/>
    <w:rsid w:val="002C5B20"/>
    <w:rsid w:val="002C5E17"/>
    <w:rsid w:val="002C61C6"/>
    <w:rsid w:val="002C628C"/>
    <w:rsid w:val="002C66F2"/>
    <w:rsid w:val="002C6AA1"/>
    <w:rsid w:val="002C6F21"/>
    <w:rsid w:val="002C7753"/>
    <w:rsid w:val="002D10C5"/>
    <w:rsid w:val="002D1158"/>
    <w:rsid w:val="002D1330"/>
    <w:rsid w:val="002D2A3C"/>
    <w:rsid w:val="002D2C89"/>
    <w:rsid w:val="002D3017"/>
    <w:rsid w:val="002D3050"/>
    <w:rsid w:val="002D3612"/>
    <w:rsid w:val="002D3A01"/>
    <w:rsid w:val="002D3B40"/>
    <w:rsid w:val="002D3C05"/>
    <w:rsid w:val="002D3D70"/>
    <w:rsid w:val="002D4950"/>
    <w:rsid w:val="002D4CE9"/>
    <w:rsid w:val="002D533C"/>
    <w:rsid w:val="002D56F0"/>
    <w:rsid w:val="002D5A61"/>
    <w:rsid w:val="002D5B0F"/>
    <w:rsid w:val="002D5EF6"/>
    <w:rsid w:val="002D6235"/>
    <w:rsid w:val="002D69C8"/>
    <w:rsid w:val="002D7632"/>
    <w:rsid w:val="002D771F"/>
    <w:rsid w:val="002D7ABD"/>
    <w:rsid w:val="002D7ACE"/>
    <w:rsid w:val="002D7D98"/>
    <w:rsid w:val="002E0365"/>
    <w:rsid w:val="002E0C2E"/>
    <w:rsid w:val="002E0CF1"/>
    <w:rsid w:val="002E119A"/>
    <w:rsid w:val="002E176F"/>
    <w:rsid w:val="002E17CE"/>
    <w:rsid w:val="002E2184"/>
    <w:rsid w:val="002E24C5"/>
    <w:rsid w:val="002E2502"/>
    <w:rsid w:val="002E289F"/>
    <w:rsid w:val="002E2901"/>
    <w:rsid w:val="002E2F18"/>
    <w:rsid w:val="002E312A"/>
    <w:rsid w:val="002E433A"/>
    <w:rsid w:val="002E44BB"/>
    <w:rsid w:val="002E45A0"/>
    <w:rsid w:val="002E461B"/>
    <w:rsid w:val="002E465A"/>
    <w:rsid w:val="002E48FB"/>
    <w:rsid w:val="002E4CBD"/>
    <w:rsid w:val="002E4D25"/>
    <w:rsid w:val="002E5960"/>
    <w:rsid w:val="002E59C9"/>
    <w:rsid w:val="002E5CDD"/>
    <w:rsid w:val="002E6113"/>
    <w:rsid w:val="002E76A5"/>
    <w:rsid w:val="002E783E"/>
    <w:rsid w:val="002E7E44"/>
    <w:rsid w:val="002F00B8"/>
    <w:rsid w:val="002F0400"/>
    <w:rsid w:val="002F0AB4"/>
    <w:rsid w:val="002F1486"/>
    <w:rsid w:val="002F2540"/>
    <w:rsid w:val="002F46BD"/>
    <w:rsid w:val="002F4C31"/>
    <w:rsid w:val="002F4E5B"/>
    <w:rsid w:val="002F4EFC"/>
    <w:rsid w:val="002F582C"/>
    <w:rsid w:val="002F628F"/>
    <w:rsid w:val="002F732A"/>
    <w:rsid w:val="003000EB"/>
    <w:rsid w:val="0030064D"/>
    <w:rsid w:val="00300CD9"/>
    <w:rsid w:val="00300F02"/>
    <w:rsid w:val="00300FF5"/>
    <w:rsid w:val="003014D7"/>
    <w:rsid w:val="00302944"/>
    <w:rsid w:val="00302DD1"/>
    <w:rsid w:val="00303271"/>
    <w:rsid w:val="003036E5"/>
    <w:rsid w:val="00303A36"/>
    <w:rsid w:val="00303A43"/>
    <w:rsid w:val="003047EE"/>
    <w:rsid w:val="00305CE5"/>
    <w:rsid w:val="00305F25"/>
    <w:rsid w:val="0030669A"/>
    <w:rsid w:val="00310118"/>
    <w:rsid w:val="0031061A"/>
    <w:rsid w:val="003109BF"/>
    <w:rsid w:val="003112FF"/>
    <w:rsid w:val="00311842"/>
    <w:rsid w:val="00311F33"/>
    <w:rsid w:val="00312D47"/>
    <w:rsid w:val="00313005"/>
    <w:rsid w:val="0031323A"/>
    <w:rsid w:val="0031349A"/>
    <w:rsid w:val="003140F8"/>
    <w:rsid w:val="00314173"/>
    <w:rsid w:val="003143B5"/>
    <w:rsid w:val="003144CC"/>
    <w:rsid w:val="00315563"/>
    <w:rsid w:val="003155EB"/>
    <w:rsid w:val="00315A39"/>
    <w:rsid w:val="0031640C"/>
    <w:rsid w:val="00316B00"/>
    <w:rsid w:val="00320140"/>
    <w:rsid w:val="00320A42"/>
    <w:rsid w:val="0032145E"/>
    <w:rsid w:val="00321E3E"/>
    <w:rsid w:val="00323224"/>
    <w:rsid w:val="00323516"/>
    <w:rsid w:val="0032376F"/>
    <w:rsid w:val="003250DE"/>
    <w:rsid w:val="003255A7"/>
    <w:rsid w:val="00325CA8"/>
    <w:rsid w:val="003264DB"/>
    <w:rsid w:val="003274E0"/>
    <w:rsid w:val="00327CF4"/>
    <w:rsid w:val="00330D04"/>
    <w:rsid w:val="00330ED6"/>
    <w:rsid w:val="00331167"/>
    <w:rsid w:val="0033162B"/>
    <w:rsid w:val="00331DA2"/>
    <w:rsid w:val="003327A4"/>
    <w:rsid w:val="00333AB8"/>
    <w:rsid w:val="00333B06"/>
    <w:rsid w:val="003341D9"/>
    <w:rsid w:val="0033465F"/>
    <w:rsid w:val="00334A5A"/>
    <w:rsid w:val="00334C48"/>
    <w:rsid w:val="00335C8E"/>
    <w:rsid w:val="00336036"/>
    <w:rsid w:val="0034043F"/>
    <w:rsid w:val="00340A05"/>
    <w:rsid w:val="00340DC3"/>
    <w:rsid w:val="00341505"/>
    <w:rsid w:val="00341A03"/>
    <w:rsid w:val="00342943"/>
    <w:rsid w:val="00344117"/>
    <w:rsid w:val="003444E5"/>
    <w:rsid w:val="0034474B"/>
    <w:rsid w:val="00344ADC"/>
    <w:rsid w:val="00345176"/>
    <w:rsid w:val="003451AB"/>
    <w:rsid w:val="003455C5"/>
    <w:rsid w:val="00345976"/>
    <w:rsid w:val="00346D4F"/>
    <w:rsid w:val="00346E31"/>
    <w:rsid w:val="00347224"/>
    <w:rsid w:val="00347D55"/>
    <w:rsid w:val="00347FF4"/>
    <w:rsid w:val="00350177"/>
    <w:rsid w:val="003505C1"/>
    <w:rsid w:val="003512B3"/>
    <w:rsid w:val="00351C52"/>
    <w:rsid w:val="0035254E"/>
    <w:rsid w:val="0035277A"/>
    <w:rsid w:val="003529E2"/>
    <w:rsid w:val="00352BA9"/>
    <w:rsid w:val="00353387"/>
    <w:rsid w:val="00353FFD"/>
    <w:rsid w:val="00354E78"/>
    <w:rsid w:val="00354E7B"/>
    <w:rsid w:val="0035614C"/>
    <w:rsid w:val="0035625F"/>
    <w:rsid w:val="00356D2D"/>
    <w:rsid w:val="00356F9C"/>
    <w:rsid w:val="0035747A"/>
    <w:rsid w:val="00357AA3"/>
    <w:rsid w:val="00357FEA"/>
    <w:rsid w:val="00360694"/>
    <w:rsid w:val="003608D7"/>
    <w:rsid w:val="0036132F"/>
    <w:rsid w:val="003619B3"/>
    <w:rsid w:val="003619C6"/>
    <w:rsid w:val="00361CEC"/>
    <w:rsid w:val="00362150"/>
    <w:rsid w:val="00362AE0"/>
    <w:rsid w:val="00362ECD"/>
    <w:rsid w:val="003634DC"/>
    <w:rsid w:val="00363705"/>
    <w:rsid w:val="00363BEA"/>
    <w:rsid w:val="00363EE2"/>
    <w:rsid w:val="00364280"/>
    <w:rsid w:val="003642C4"/>
    <w:rsid w:val="0036523E"/>
    <w:rsid w:val="00366B61"/>
    <w:rsid w:val="0036774A"/>
    <w:rsid w:val="003678D6"/>
    <w:rsid w:val="00367A7E"/>
    <w:rsid w:val="00367E73"/>
    <w:rsid w:val="00370A50"/>
    <w:rsid w:val="00371224"/>
    <w:rsid w:val="00371472"/>
    <w:rsid w:val="00372E99"/>
    <w:rsid w:val="0037317E"/>
    <w:rsid w:val="00373DF1"/>
    <w:rsid w:val="00374C92"/>
    <w:rsid w:val="00374F6C"/>
    <w:rsid w:val="00375936"/>
    <w:rsid w:val="00376D19"/>
    <w:rsid w:val="0037727F"/>
    <w:rsid w:val="00377692"/>
    <w:rsid w:val="00377C6B"/>
    <w:rsid w:val="00377DE4"/>
    <w:rsid w:val="00380199"/>
    <w:rsid w:val="0038179A"/>
    <w:rsid w:val="00381966"/>
    <w:rsid w:val="00382393"/>
    <w:rsid w:val="00382677"/>
    <w:rsid w:val="0038340C"/>
    <w:rsid w:val="00384B1D"/>
    <w:rsid w:val="00384C53"/>
    <w:rsid w:val="003857BA"/>
    <w:rsid w:val="003859FA"/>
    <w:rsid w:val="00385C3E"/>
    <w:rsid w:val="00386152"/>
    <w:rsid w:val="00386CFE"/>
    <w:rsid w:val="00386DE4"/>
    <w:rsid w:val="00386E80"/>
    <w:rsid w:val="00386FF8"/>
    <w:rsid w:val="00387237"/>
    <w:rsid w:val="00387482"/>
    <w:rsid w:val="0038760A"/>
    <w:rsid w:val="003900D0"/>
    <w:rsid w:val="0039059D"/>
    <w:rsid w:val="00390BC1"/>
    <w:rsid w:val="00390E24"/>
    <w:rsid w:val="00392456"/>
    <w:rsid w:val="0039302A"/>
    <w:rsid w:val="00393560"/>
    <w:rsid w:val="003936F9"/>
    <w:rsid w:val="00393704"/>
    <w:rsid w:val="00393D79"/>
    <w:rsid w:val="00394206"/>
    <w:rsid w:val="00395075"/>
    <w:rsid w:val="00395106"/>
    <w:rsid w:val="003955F3"/>
    <w:rsid w:val="00395AF4"/>
    <w:rsid w:val="00395CDD"/>
    <w:rsid w:val="0039660B"/>
    <w:rsid w:val="00396EFF"/>
    <w:rsid w:val="00397C76"/>
    <w:rsid w:val="003A07D6"/>
    <w:rsid w:val="003A0951"/>
    <w:rsid w:val="003A19B2"/>
    <w:rsid w:val="003A1E3A"/>
    <w:rsid w:val="003A2353"/>
    <w:rsid w:val="003A2373"/>
    <w:rsid w:val="003A2939"/>
    <w:rsid w:val="003A295B"/>
    <w:rsid w:val="003A2C28"/>
    <w:rsid w:val="003A3022"/>
    <w:rsid w:val="003A3C75"/>
    <w:rsid w:val="003A47C6"/>
    <w:rsid w:val="003A4809"/>
    <w:rsid w:val="003A4C1B"/>
    <w:rsid w:val="003A4FBC"/>
    <w:rsid w:val="003A56ED"/>
    <w:rsid w:val="003A5C1E"/>
    <w:rsid w:val="003A5D40"/>
    <w:rsid w:val="003A5E70"/>
    <w:rsid w:val="003A61D8"/>
    <w:rsid w:val="003A6299"/>
    <w:rsid w:val="003A66C1"/>
    <w:rsid w:val="003A6A39"/>
    <w:rsid w:val="003A6C76"/>
    <w:rsid w:val="003A6E47"/>
    <w:rsid w:val="003A6EE5"/>
    <w:rsid w:val="003A70C4"/>
    <w:rsid w:val="003A77A9"/>
    <w:rsid w:val="003A7810"/>
    <w:rsid w:val="003A7896"/>
    <w:rsid w:val="003A7C89"/>
    <w:rsid w:val="003B0010"/>
    <w:rsid w:val="003B1410"/>
    <w:rsid w:val="003B174D"/>
    <w:rsid w:val="003B1C90"/>
    <w:rsid w:val="003B1E56"/>
    <w:rsid w:val="003B27C2"/>
    <w:rsid w:val="003B2D92"/>
    <w:rsid w:val="003B2DCB"/>
    <w:rsid w:val="003B3C22"/>
    <w:rsid w:val="003B42C2"/>
    <w:rsid w:val="003B519C"/>
    <w:rsid w:val="003B520C"/>
    <w:rsid w:val="003B5B7C"/>
    <w:rsid w:val="003B6D1E"/>
    <w:rsid w:val="003B746F"/>
    <w:rsid w:val="003B782F"/>
    <w:rsid w:val="003B7C4B"/>
    <w:rsid w:val="003B7DEF"/>
    <w:rsid w:val="003C0FD9"/>
    <w:rsid w:val="003C1159"/>
    <w:rsid w:val="003C22B4"/>
    <w:rsid w:val="003C2446"/>
    <w:rsid w:val="003C244B"/>
    <w:rsid w:val="003C5764"/>
    <w:rsid w:val="003C665C"/>
    <w:rsid w:val="003C6D12"/>
    <w:rsid w:val="003C6D3B"/>
    <w:rsid w:val="003C6EF7"/>
    <w:rsid w:val="003C7340"/>
    <w:rsid w:val="003C7A63"/>
    <w:rsid w:val="003C7C37"/>
    <w:rsid w:val="003C7E26"/>
    <w:rsid w:val="003D0604"/>
    <w:rsid w:val="003D0A83"/>
    <w:rsid w:val="003D0CCE"/>
    <w:rsid w:val="003D0E64"/>
    <w:rsid w:val="003D1511"/>
    <w:rsid w:val="003D1AFF"/>
    <w:rsid w:val="003D1CC6"/>
    <w:rsid w:val="003D1F31"/>
    <w:rsid w:val="003D215C"/>
    <w:rsid w:val="003D26C2"/>
    <w:rsid w:val="003D2AE6"/>
    <w:rsid w:val="003D2EDA"/>
    <w:rsid w:val="003D423A"/>
    <w:rsid w:val="003D518E"/>
    <w:rsid w:val="003D6744"/>
    <w:rsid w:val="003D68E9"/>
    <w:rsid w:val="003D7251"/>
    <w:rsid w:val="003D76EA"/>
    <w:rsid w:val="003D7E76"/>
    <w:rsid w:val="003E0055"/>
    <w:rsid w:val="003E1144"/>
    <w:rsid w:val="003E2D0F"/>
    <w:rsid w:val="003E31D4"/>
    <w:rsid w:val="003E34F4"/>
    <w:rsid w:val="003E3890"/>
    <w:rsid w:val="003E4D34"/>
    <w:rsid w:val="003E545A"/>
    <w:rsid w:val="003E546E"/>
    <w:rsid w:val="003E58C9"/>
    <w:rsid w:val="003E5940"/>
    <w:rsid w:val="003E5C50"/>
    <w:rsid w:val="003E623F"/>
    <w:rsid w:val="003E6248"/>
    <w:rsid w:val="003E66EF"/>
    <w:rsid w:val="003E6E6E"/>
    <w:rsid w:val="003E74F4"/>
    <w:rsid w:val="003E7DE6"/>
    <w:rsid w:val="003F0C2E"/>
    <w:rsid w:val="003F0E31"/>
    <w:rsid w:val="003F1339"/>
    <w:rsid w:val="003F145E"/>
    <w:rsid w:val="003F1BE7"/>
    <w:rsid w:val="003F1F45"/>
    <w:rsid w:val="003F1F47"/>
    <w:rsid w:val="003F202F"/>
    <w:rsid w:val="003F23E8"/>
    <w:rsid w:val="003F2DF2"/>
    <w:rsid w:val="003F31A7"/>
    <w:rsid w:val="003F33E0"/>
    <w:rsid w:val="003F42CD"/>
    <w:rsid w:val="003F4935"/>
    <w:rsid w:val="003F5573"/>
    <w:rsid w:val="003F57C6"/>
    <w:rsid w:val="003F5940"/>
    <w:rsid w:val="003F5CB9"/>
    <w:rsid w:val="003F64CA"/>
    <w:rsid w:val="003F687E"/>
    <w:rsid w:val="003F6A2B"/>
    <w:rsid w:val="003F6C1F"/>
    <w:rsid w:val="003F79B3"/>
    <w:rsid w:val="00400092"/>
    <w:rsid w:val="00400968"/>
    <w:rsid w:val="00400D2F"/>
    <w:rsid w:val="004017E4"/>
    <w:rsid w:val="00402668"/>
    <w:rsid w:val="00402875"/>
    <w:rsid w:val="004035F6"/>
    <w:rsid w:val="0040381E"/>
    <w:rsid w:val="004044AB"/>
    <w:rsid w:val="00404E2A"/>
    <w:rsid w:val="00404E69"/>
    <w:rsid w:val="0040598C"/>
    <w:rsid w:val="00405F14"/>
    <w:rsid w:val="00406238"/>
    <w:rsid w:val="00406F64"/>
    <w:rsid w:val="00407D86"/>
    <w:rsid w:val="0041086D"/>
    <w:rsid w:val="00411095"/>
    <w:rsid w:val="00411213"/>
    <w:rsid w:val="004120A4"/>
    <w:rsid w:val="00412F5B"/>
    <w:rsid w:val="004131CA"/>
    <w:rsid w:val="00413C1E"/>
    <w:rsid w:val="00413C41"/>
    <w:rsid w:val="004145BC"/>
    <w:rsid w:val="00415127"/>
    <w:rsid w:val="00415723"/>
    <w:rsid w:val="00415B71"/>
    <w:rsid w:val="00415EFF"/>
    <w:rsid w:val="0041605A"/>
    <w:rsid w:val="00416217"/>
    <w:rsid w:val="00416A9A"/>
    <w:rsid w:val="00416D24"/>
    <w:rsid w:val="00417136"/>
    <w:rsid w:val="00417A4D"/>
    <w:rsid w:val="00417F79"/>
    <w:rsid w:val="0042029B"/>
    <w:rsid w:val="00420C4F"/>
    <w:rsid w:val="004214D9"/>
    <w:rsid w:val="00421566"/>
    <w:rsid w:val="00421D3C"/>
    <w:rsid w:val="004220D5"/>
    <w:rsid w:val="004225FD"/>
    <w:rsid w:val="00422AD9"/>
    <w:rsid w:val="004240C4"/>
    <w:rsid w:val="004250BC"/>
    <w:rsid w:val="004252D2"/>
    <w:rsid w:val="004252FE"/>
    <w:rsid w:val="004255BE"/>
    <w:rsid w:val="00425629"/>
    <w:rsid w:val="0042608E"/>
    <w:rsid w:val="00426859"/>
    <w:rsid w:val="0042743F"/>
    <w:rsid w:val="00427FDD"/>
    <w:rsid w:val="00430FF3"/>
    <w:rsid w:val="00431637"/>
    <w:rsid w:val="00431748"/>
    <w:rsid w:val="00431B2C"/>
    <w:rsid w:val="00431C0F"/>
    <w:rsid w:val="004323D5"/>
    <w:rsid w:val="004329F9"/>
    <w:rsid w:val="004331AE"/>
    <w:rsid w:val="00433479"/>
    <w:rsid w:val="00433526"/>
    <w:rsid w:val="00433C34"/>
    <w:rsid w:val="004340F7"/>
    <w:rsid w:val="00434147"/>
    <w:rsid w:val="00435B60"/>
    <w:rsid w:val="0043604B"/>
    <w:rsid w:val="00436A08"/>
    <w:rsid w:val="00436BCA"/>
    <w:rsid w:val="00436E34"/>
    <w:rsid w:val="00440182"/>
    <w:rsid w:val="0044032C"/>
    <w:rsid w:val="00440FAF"/>
    <w:rsid w:val="004418E1"/>
    <w:rsid w:val="00441FD8"/>
    <w:rsid w:val="00442185"/>
    <w:rsid w:val="004421B5"/>
    <w:rsid w:val="0044269E"/>
    <w:rsid w:val="004435E5"/>
    <w:rsid w:val="00444906"/>
    <w:rsid w:val="00444D81"/>
    <w:rsid w:val="00445796"/>
    <w:rsid w:val="0044591E"/>
    <w:rsid w:val="004478EE"/>
    <w:rsid w:val="00447EDC"/>
    <w:rsid w:val="00450C52"/>
    <w:rsid w:val="00452975"/>
    <w:rsid w:val="00452BA8"/>
    <w:rsid w:val="00452C52"/>
    <w:rsid w:val="00453848"/>
    <w:rsid w:val="0045481A"/>
    <w:rsid w:val="00454BCB"/>
    <w:rsid w:val="0045507D"/>
    <w:rsid w:val="004551FD"/>
    <w:rsid w:val="00455219"/>
    <w:rsid w:val="0045576F"/>
    <w:rsid w:val="004559D3"/>
    <w:rsid w:val="0045643A"/>
    <w:rsid w:val="0045681C"/>
    <w:rsid w:val="004579D0"/>
    <w:rsid w:val="00460265"/>
    <w:rsid w:val="004604DD"/>
    <w:rsid w:val="004607D9"/>
    <w:rsid w:val="00460E59"/>
    <w:rsid w:val="00461177"/>
    <w:rsid w:val="004617BF"/>
    <w:rsid w:val="00462520"/>
    <w:rsid w:val="004629E5"/>
    <w:rsid w:val="00462FA2"/>
    <w:rsid w:val="004631CB"/>
    <w:rsid w:val="00464454"/>
    <w:rsid w:val="0046476E"/>
    <w:rsid w:val="00464923"/>
    <w:rsid w:val="0046531C"/>
    <w:rsid w:val="00465418"/>
    <w:rsid w:val="00465462"/>
    <w:rsid w:val="00466C76"/>
    <w:rsid w:val="00467ADE"/>
    <w:rsid w:val="0047058D"/>
    <w:rsid w:val="00470FC4"/>
    <w:rsid w:val="00471497"/>
    <w:rsid w:val="00471B45"/>
    <w:rsid w:val="00472EDA"/>
    <w:rsid w:val="0047321F"/>
    <w:rsid w:val="00473BE1"/>
    <w:rsid w:val="00473D64"/>
    <w:rsid w:val="00474A0F"/>
    <w:rsid w:val="00474C10"/>
    <w:rsid w:val="00474CDA"/>
    <w:rsid w:val="00475EC3"/>
    <w:rsid w:val="004760F6"/>
    <w:rsid w:val="004762E4"/>
    <w:rsid w:val="004762F6"/>
    <w:rsid w:val="00476DD4"/>
    <w:rsid w:val="004776A6"/>
    <w:rsid w:val="00477806"/>
    <w:rsid w:val="00477A07"/>
    <w:rsid w:val="004809BF"/>
    <w:rsid w:val="004810B4"/>
    <w:rsid w:val="004821F2"/>
    <w:rsid w:val="00482B80"/>
    <w:rsid w:val="00483541"/>
    <w:rsid w:val="004838CA"/>
    <w:rsid w:val="00484095"/>
    <w:rsid w:val="004844B1"/>
    <w:rsid w:val="004848FE"/>
    <w:rsid w:val="00484A75"/>
    <w:rsid w:val="00485777"/>
    <w:rsid w:val="00485FF0"/>
    <w:rsid w:val="004870CE"/>
    <w:rsid w:val="004870E1"/>
    <w:rsid w:val="004874C6"/>
    <w:rsid w:val="00487A28"/>
    <w:rsid w:val="00487E37"/>
    <w:rsid w:val="00487E7B"/>
    <w:rsid w:val="00490E57"/>
    <w:rsid w:val="00491587"/>
    <w:rsid w:val="00491590"/>
    <w:rsid w:val="0049176D"/>
    <w:rsid w:val="00491E19"/>
    <w:rsid w:val="00492EDA"/>
    <w:rsid w:val="004932AD"/>
    <w:rsid w:val="004934D9"/>
    <w:rsid w:val="004936BD"/>
    <w:rsid w:val="00493CE0"/>
    <w:rsid w:val="0049470A"/>
    <w:rsid w:val="00494BEA"/>
    <w:rsid w:val="00494F77"/>
    <w:rsid w:val="00494FB3"/>
    <w:rsid w:val="00495C37"/>
    <w:rsid w:val="00496C3A"/>
    <w:rsid w:val="004971D9"/>
    <w:rsid w:val="004A04BE"/>
    <w:rsid w:val="004A1279"/>
    <w:rsid w:val="004A12C6"/>
    <w:rsid w:val="004A190E"/>
    <w:rsid w:val="004A1DE7"/>
    <w:rsid w:val="004A1E49"/>
    <w:rsid w:val="004A2044"/>
    <w:rsid w:val="004A2F3A"/>
    <w:rsid w:val="004A315C"/>
    <w:rsid w:val="004A3B7E"/>
    <w:rsid w:val="004A4446"/>
    <w:rsid w:val="004A4EA0"/>
    <w:rsid w:val="004A559C"/>
    <w:rsid w:val="004A5B3D"/>
    <w:rsid w:val="004A5B76"/>
    <w:rsid w:val="004A6037"/>
    <w:rsid w:val="004A61E4"/>
    <w:rsid w:val="004A6564"/>
    <w:rsid w:val="004A6BDD"/>
    <w:rsid w:val="004A6DFE"/>
    <w:rsid w:val="004A702E"/>
    <w:rsid w:val="004A70E6"/>
    <w:rsid w:val="004A7295"/>
    <w:rsid w:val="004A7312"/>
    <w:rsid w:val="004A74E3"/>
    <w:rsid w:val="004A769F"/>
    <w:rsid w:val="004A77A6"/>
    <w:rsid w:val="004A79EF"/>
    <w:rsid w:val="004A7C08"/>
    <w:rsid w:val="004B0457"/>
    <w:rsid w:val="004B06D2"/>
    <w:rsid w:val="004B076A"/>
    <w:rsid w:val="004B0DBD"/>
    <w:rsid w:val="004B1218"/>
    <w:rsid w:val="004B135A"/>
    <w:rsid w:val="004B1523"/>
    <w:rsid w:val="004B2A69"/>
    <w:rsid w:val="004B3058"/>
    <w:rsid w:val="004B3845"/>
    <w:rsid w:val="004B3DE2"/>
    <w:rsid w:val="004B3E85"/>
    <w:rsid w:val="004B3E9F"/>
    <w:rsid w:val="004B3EA2"/>
    <w:rsid w:val="004B47E3"/>
    <w:rsid w:val="004B49E2"/>
    <w:rsid w:val="004B5866"/>
    <w:rsid w:val="004B5B82"/>
    <w:rsid w:val="004B7492"/>
    <w:rsid w:val="004B7DEF"/>
    <w:rsid w:val="004C10C3"/>
    <w:rsid w:val="004C1E6D"/>
    <w:rsid w:val="004C2395"/>
    <w:rsid w:val="004C2765"/>
    <w:rsid w:val="004C2FDB"/>
    <w:rsid w:val="004C35B9"/>
    <w:rsid w:val="004C388A"/>
    <w:rsid w:val="004C3958"/>
    <w:rsid w:val="004C4458"/>
    <w:rsid w:val="004C4780"/>
    <w:rsid w:val="004C4BC7"/>
    <w:rsid w:val="004C4C9D"/>
    <w:rsid w:val="004C707D"/>
    <w:rsid w:val="004C749E"/>
    <w:rsid w:val="004C7796"/>
    <w:rsid w:val="004C7A34"/>
    <w:rsid w:val="004C7CC3"/>
    <w:rsid w:val="004C7F01"/>
    <w:rsid w:val="004D1524"/>
    <w:rsid w:val="004D201C"/>
    <w:rsid w:val="004D23C8"/>
    <w:rsid w:val="004D26CF"/>
    <w:rsid w:val="004D2911"/>
    <w:rsid w:val="004D291D"/>
    <w:rsid w:val="004D2D32"/>
    <w:rsid w:val="004D32A1"/>
    <w:rsid w:val="004D3559"/>
    <w:rsid w:val="004D3842"/>
    <w:rsid w:val="004D39AB"/>
    <w:rsid w:val="004D44DF"/>
    <w:rsid w:val="004D46E3"/>
    <w:rsid w:val="004D472B"/>
    <w:rsid w:val="004D4E57"/>
    <w:rsid w:val="004D4EDD"/>
    <w:rsid w:val="004D4F51"/>
    <w:rsid w:val="004D506A"/>
    <w:rsid w:val="004D5F25"/>
    <w:rsid w:val="004D65A0"/>
    <w:rsid w:val="004D718F"/>
    <w:rsid w:val="004D7290"/>
    <w:rsid w:val="004D7E37"/>
    <w:rsid w:val="004E00A3"/>
    <w:rsid w:val="004E0393"/>
    <w:rsid w:val="004E04D9"/>
    <w:rsid w:val="004E0895"/>
    <w:rsid w:val="004E0B7B"/>
    <w:rsid w:val="004E0FE2"/>
    <w:rsid w:val="004E1B7C"/>
    <w:rsid w:val="004E3C3B"/>
    <w:rsid w:val="004E43D4"/>
    <w:rsid w:val="004E5811"/>
    <w:rsid w:val="004E664F"/>
    <w:rsid w:val="004E67DC"/>
    <w:rsid w:val="004E69BD"/>
    <w:rsid w:val="004E6E76"/>
    <w:rsid w:val="004E78BD"/>
    <w:rsid w:val="004E78FA"/>
    <w:rsid w:val="004F06D4"/>
    <w:rsid w:val="004F1652"/>
    <w:rsid w:val="004F16A9"/>
    <w:rsid w:val="004F1877"/>
    <w:rsid w:val="004F2342"/>
    <w:rsid w:val="004F25B0"/>
    <w:rsid w:val="004F2699"/>
    <w:rsid w:val="004F2D78"/>
    <w:rsid w:val="004F3098"/>
    <w:rsid w:val="004F42D9"/>
    <w:rsid w:val="004F44C7"/>
    <w:rsid w:val="004F544A"/>
    <w:rsid w:val="004F5D92"/>
    <w:rsid w:val="004F5EB0"/>
    <w:rsid w:val="004F5FF7"/>
    <w:rsid w:val="004F674E"/>
    <w:rsid w:val="004F6AC0"/>
    <w:rsid w:val="004F7362"/>
    <w:rsid w:val="004F7FA7"/>
    <w:rsid w:val="00500113"/>
    <w:rsid w:val="00500561"/>
    <w:rsid w:val="005005BF"/>
    <w:rsid w:val="00500987"/>
    <w:rsid w:val="00500B11"/>
    <w:rsid w:val="005012D1"/>
    <w:rsid w:val="005013E0"/>
    <w:rsid w:val="005020A5"/>
    <w:rsid w:val="005025F4"/>
    <w:rsid w:val="00503184"/>
    <w:rsid w:val="00503EEF"/>
    <w:rsid w:val="0050494A"/>
    <w:rsid w:val="00504E2F"/>
    <w:rsid w:val="005059E5"/>
    <w:rsid w:val="00505E72"/>
    <w:rsid w:val="0050615B"/>
    <w:rsid w:val="005066E7"/>
    <w:rsid w:val="00507C07"/>
    <w:rsid w:val="00507D82"/>
    <w:rsid w:val="005104C9"/>
    <w:rsid w:val="00510594"/>
    <w:rsid w:val="005110CB"/>
    <w:rsid w:val="00511898"/>
    <w:rsid w:val="0051199E"/>
    <w:rsid w:val="005120A4"/>
    <w:rsid w:val="00512337"/>
    <w:rsid w:val="0051266A"/>
    <w:rsid w:val="00513706"/>
    <w:rsid w:val="005139E2"/>
    <w:rsid w:val="00513B4D"/>
    <w:rsid w:val="00513E8D"/>
    <w:rsid w:val="00513ECE"/>
    <w:rsid w:val="0051438F"/>
    <w:rsid w:val="005146E2"/>
    <w:rsid w:val="00514D03"/>
    <w:rsid w:val="00515009"/>
    <w:rsid w:val="00515D4E"/>
    <w:rsid w:val="00516885"/>
    <w:rsid w:val="00517418"/>
    <w:rsid w:val="005175F9"/>
    <w:rsid w:val="00517E91"/>
    <w:rsid w:val="005202B8"/>
    <w:rsid w:val="00520979"/>
    <w:rsid w:val="00520EDC"/>
    <w:rsid w:val="00520F62"/>
    <w:rsid w:val="00521929"/>
    <w:rsid w:val="00521A27"/>
    <w:rsid w:val="00522633"/>
    <w:rsid w:val="00522AA3"/>
    <w:rsid w:val="00522FAA"/>
    <w:rsid w:val="005231C5"/>
    <w:rsid w:val="00523DC3"/>
    <w:rsid w:val="005243D6"/>
    <w:rsid w:val="0052473D"/>
    <w:rsid w:val="00524C50"/>
    <w:rsid w:val="0052550C"/>
    <w:rsid w:val="0052573C"/>
    <w:rsid w:val="0052579F"/>
    <w:rsid w:val="005269B0"/>
    <w:rsid w:val="00527189"/>
    <w:rsid w:val="0052722F"/>
    <w:rsid w:val="00527AA9"/>
    <w:rsid w:val="0053032F"/>
    <w:rsid w:val="00530794"/>
    <w:rsid w:val="00530E70"/>
    <w:rsid w:val="005317B2"/>
    <w:rsid w:val="005324AA"/>
    <w:rsid w:val="00532878"/>
    <w:rsid w:val="005328B9"/>
    <w:rsid w:val="0053484A"/>
    <w:rsid w:val="00534A1F"/>
    <w:rsid w:val="00534B4E"/>
    <w:rsid w:val="00535E8F"/>
    <w:rsid w:val="00536ECD"/>
    <w:rsid w:val="00537306"/>
    <w:rsid w:val="00540045"/>
    <w:rsid w:val="005400AF"/>
    <w:rsid w:val="005400F2"/>
    <w:rsid w:val="0054024C"/>
    <w:rsid w:val="00540B5C"/>
    <w:rsid w:val="00541F0C"/>
    <w:rsid w:val="00541F99"/>
    <w:rsid w:val="00542223"/>
    <w:rsid w:val="00542296"/>
    <w:rsid w:val="0054265D"/>
    <w:rsid w:val="005436AB"/>
    <w:rsid w:val="005443B5"/>
    <w:rsid w:val="005444A4"/>
    <w:rsid w:val="00545EED"/>
    <w:rsid w:val="005466E1"/>
    <w:rsid w:val="00546C2C"/>
    <w:rsid w:val="00546D73"/>
    <w:rsid w:val="005471C1"/>
    <w:rsid w:val="00547E3A"/>
    <w:rsid w:val="00547F44"/>
    <w:rsid w:val="00551724"/>
    <w:rsid w:val="00551A4B"/>
    <w:rsid w:val="005521A2"/>
    <w:rsid w:val="005522BA"/>
    <w:rsid w:val="005534B9"/>
    <w:rsid w:val="00553914"/>
    <w:rsid w:val="005549D0"/>
    <w:rsid w:val="005556EA"/>
    <w:rsid w:val="00557861"/>
    <w:rsid w:val="00557D1B"/>
    <w:rsid w:val="00557FD3"/>
    <w:rsid w:val="005600BD"/>
    <w:rsid w:val="00560561"/>
    <w:rsid w:val="00560CC7"/>
    <w:rsid w:val="00561074"/>
    <w:rsid w:val="005610B0"/>
    <w:rsid w:val="005619B4"/>
    <w:rsid w:val="00561B12"/>
    <w:rsid w:val="005620EA"/>
    <w:rsid w:val="00562105"/>
    <w:rsid w:val="00562107"/>
    <w:rsid w:val="00562590"/>
    <w:rsid w:val="00562917"/>
    <w:rsid w:val="00562B07"/>
    <w:rsid w:val="00563155"/>
    <w:rsid w:val="00563627"/>
    <w:rsid w:val="005636A7"/>
    <w:rsid w:val="00563935"/>
    <w:rsid w:val="005639F2"/>
    <w:rsid w:val="00563F20"/>
    <w:rsid w:val="0056443A"/>
    <w:rsid w:val="00564DBA"/>
    <w:rsid w:val="00566F67"/>
    <w:rsid w:val="005674CB"/>
    <w:rsid w:val="00567917"/>
    <w:rsid w:val="00570085"/>
    <w:rsid w:val="00570338"/>
    <w:rsid w:val="005705AC"/>
    <w:rsid w:val="00570C93"/>
    <w:rsid w:val="0057139B"/>
    <w:rsid w:val="00571ADE"/>
    <w:rsid w:val="00571B77"/>
    <w:rsid w:val="00571CA1"/>
    <w:rsid w:val="00572FBE"/>
    <w:rsid w:val="005732B5"/>
    <w:rsid w:val="005739DD"/>
    <w:rsid w:val="00574DB1"/>
    <w:rsid w:val="00575783"/>
    <w:rsid w:val="005758E7"/>
    <w:rsid w:val="00575A0A"/>
    <w:rsid w:val="00575F34"/>
    <w:rsid w:val="0057616E"/>
    <w:rsid w:val="00576B00"/>
    <w:rsid w:val="00577384"/>
    <w:rsid w:val="00577919"/>
    <w:rsid w:val="0058046D"/>
    <w:rsid w:val="0058065F"/>
    <w:rsid w:val="005806A5"/>
    <w:rsid w:val="00580B55"/>
    <w:rsid w:val="00580D02"/>
    <w:rsid w:val="00581560"/>
    <w:rsid w:val="0058195B"/>
    <w:rsid w:val="005822F0"/>
    <w:rsid w:val="00584034"/>
    <w:rsid w:val="005849B0"/>
    <w:rsid w:val="00584CBF"/>
    <w:rsid w:val="00585396"/>
    <w:rsid w:val="005855E6"/>
    <w:rsid w:val="00585B49"/>
    <w:rsid w:val="00585CD3"/>
    <w:rsid w:val="00585FC1"/>
    <w:rsid w:val="0058633E"/>
    <w:rsid w:val="00586C68"/>
    <w:rsid w:val="00586CC3"/>
    <w:rsid w:val="00586DAF"/>
    <w:rsid w:val="005871BD"/>
    <w:rsid w:val="005877C6"/>
    <w:rsid w:val="005903DE"/>
    <w:rsid w:val="00590BE6"/>
    <w:rsid w:val="00590C46"/>
    <w:rsid w:val="00591AD3"/>
    <w:rsid w:val="00592847"/>
    <w:rsid w:val="00592A59"/>
    <w:rsid w:val="00592B09"/>
    <w:rsid w:val="005930C2"/>
    <w:rsid w:val="00593259"/>
    <w:rsid w:val="00593C3A"/>
    <w:rsid w:val="00595153"/>
    <w:rsid w:val="00595701"/>
    <w:rsid w:val="005959B1"/>
    <w:rsid w:val="00595DE1"/>
    <w:rsid w:val="005965D3"/>
    <w:rsid w:val="0059692C"/>
    <w:rsid w:val="0059737B"/>
    <w:rsid w:val="00597472"/>
    <w:rsid w:val="00597A4C"/>
    <w:rsid w:val="00597C7E"/>
    <w:rsid w:val="005A03A0"/>
    <w:rsid w:val="005A0502"/>
    <w:rsid w:val="005A08A4"/>
    <w:rsid w:val="005A0C7B"/>
    <w:rsid w:val="005A12BD"/>
    <w:rsid w:val="005A14F0"/>
    <w:rsid w:val="005A1825"/>
    <w:rsid w:val="005A1A6D"/>
    <w:rsid w:val="005A1AB8"/>
    <w:rsid w:val="005A1E53"/>
    <w:rsid w:val="005A1FFF"/>
    <w:rsid w:val="005A226B"/>
    <w:rsid w:val="005A2656"/>
    <w:rsid w:val="005A3001"/>
    <w:rsid w:val="005A3241"/>
    <w:rsid w:val="005A36BD"/>
    <w:rsid w:val="005A38D3"/>
    <w:rsid w:val="005A3A46"/>
    <w:rsid w:val="005A42B7"/>
    <w:rsid w:val="005A4556"/>
    <w:rsid w:val="005A4D25"/>
    <w:rsid w:val="005A4FF2"/>
    <w:rsid w:val="005A515E"/>
    <w:rsid w:val="005A54AA"/>
    <w:rsid w:val="005A6F4B"/>
    <w:rsid w:val="005A7D24"/>
    <w:rsid w:val="005A7F12"/>
    <w:rsid w:val="005B11CB"/>
    <w:rsid w:val="005B1512"/>
    <w:rsid w:val="005B174D"/>
    <w:rsid w:val="005B191D"/>
    <w:rsid w:val="005B1E7C"/>
    <w:rsid w:val="005B2B46"/>
    <w:rsid w:val="005B2D80"/>
    <w:rsid w:val="005B3A4D"/>
    <w:rsid w:val="005B3D19"/>
    <w:rsid w:val="005B4934"/>
    <w:rsid w:val="005B4961"/>
    <w:rsid w:val="005B49F6"/>
    <w:rsid w:val="005B51C0"/>
    <w:rsid w:val="005B5B78"/>
    <w:rsid w:val="005B5BB3"/>
    <w:rsid w:val="005B5CF7"/>
    <w:rsid w:val="005B5FBA"/>
    <w:rsid w:val="005B655D"/>
    <w:rsid w:val="005B73AA"/>
    <w:rsid w:val="005B745A"/>
    <w:rsid w:val="005B77B4"/>
    <w:rsid w:val="005B7BA8"/>
    <w:rsid w:val="005B7C35"/>
    <w:rsid w:val="005C01C9"/>
    <w:rsid w:val="005C0530"/>
    <w:rsid w:val="005C09B9"/>
    <w:rsid w:val="005C0E02"/>
    <w:rsid w:val="005C1372"/>
    <w:rsid w:val="005C21CF"/>
    <w:rsid w:val="005C2694"/>
    <w:rsid w:val="005C2913"/>
    <w:rsid w:val="005C481C"/>
    <w:rsid w:val="005C4B99"/>
    <w:rsid w:val="005C509B"/>
    <w:rsid w:val="005C52D1"/>
    <w:rsid w:val="005C549B"/>
    <w:rsid w:val="005C5CC3"/>
    <w:rsid w:val="005C7126"/>
    <w:rsid w:val="005C7978"/>
    <w:rsid w:val="005D01D8"/>
    <w:rsid w:val="005D0721"/>
    <w:rsid w:val="005D0A7C"/>
    <w:rsid w:val="005D1188"/>
    <w:rsid w:val="005D1439"/>
    <w:rsid w:val="005D1817"/>
    <w:rsid w:val="005D1881"/>
    <w:rsid w:val="005D20A7"/>
    <w:rsid w:val="005D2223"/>
    <w:rsid w:val="005D4BF1"/>
    <w:rsid w:val="005D58BB"/>
    <w:rsid w:val="005D5977"/>
    <w:rsid w:val="005D614E"/>
    <w:rsid w:val="005D65CB"/>
    <w:rsid w:val="005D6FA6"/>
    <w:rsid w:val="005D72BE"/>
    <w:rsid w:val="005E03F5"/>
    <w:rsid w:val="005E0C4A"/>
    <w:rsid w:val="005E0FBD"/>
    <w:rsid w:val="005E108F"/>
    <w:rsid w:val="005E16B3"/>
    <w:rsid w:val="005E1DAA"/>
    <w:rsid w:val="005E20C8"/>
    <w:rsid w:val="005E32BC"/>
    <w:rsid w:val="005E3370"/>
    <w:rsid w:val="005E338E"/>
    <w:rsid w:val="005E3CD4"/>
    <w:rsid w:val="005E4102"/>
    <w:rsid w:val="005E4D1D"/>
    <w:rsid w:val="005E51DB"/>
    <w:rsid w:val="005E59BA"/>
    <w:rsid w:val="005E59DE"/>
    <w:rsid w:val="005E7201"/>
    <w:rsid w:val="005E723D"/>
    <w:rsid w:val="005E7AC4"/>
    <w:rsid w:val="005E7B1B"/>
    <w:rsid w:val="005E7B21"/>
    <w:rsid w:val="005F093D"/>
    <w:rsid w:val="005F179B"/>
    <w:rsid w:val="005F2422"/>
    <w:rsid w:val="005F26BE"/>
    <w:rsid w:val="005F2AF8"/>
    <w:rsid w:val="005F2BEB"/>
    <w:rsid w:val="005F2CAA"/>
    <w:rsid w:val="005F2F48"/>
    <w:rsid w:val="005F35D2"/>
    <w:rsid w:val="005F39C4"/>
    <w:rsid w:val="005F3BFB"/>
    <w:rsid w:val="005F4F57"/>
    <w:rsid w:val="005F52D5"/>
    <w:rsid w:val="005F571E"/>
    <w:rsid w:val="005F5B56"/>
    <w:rsid w:val="005F5BF8"/>
    <w:rsid w:val="005F5D0B"/>
    <w:rsid w:val="005F623C"/>
    <w:rsid w:val="005F73E9"/>
    <w:rsid w:val="005F7945"/>
    <w:rsid w:val="005F7A8C"/>
    <w:rsid w:val="00601773"/>
    <w:rsid w:val="00601899"/>
    <w:rsid w:val="00601BFA"/>
    <w:rsid w:val="0060226C"/>
    <w:rsid w:val="006022BC"/>
    <w:rsid w:val="0060240C"/>
    <w:rsid w:val="00602A67"/>
    <w:rsid w:val="00602EB1"/>
    <w:rsid w:val="0060380D"/>
    <w:rsid w:val="006038D3"/>
    <w:rsid w:val="00604900"/>
    <w:rsid w:val="00605233"/>
    <w:rsid w:val="0060527E"/>
    <w:rsid w:val="00605E0E"/>
    <w:rsid w:val="00606856"/>
    <w:rsid w:val="006077D6"/>
    <w:rsid w:val="00607C29"/>
    <w:rsid w:val="00610886"/>
    <w:rsid w:val="00610E17"/>
    <w:rsid w:val="00610E95"/>
    <w:rsid w:val="006113D0"/>
    <w:rsid w:val="00611683"/>
    <w:rsid w:val="006116BD"/>
    <w:rsid w:val="006117CA"/>
    <w:rsid w:val="00611D5F"/>
    <w:rsid w:val="00611EE4"/>
    <w:rsid w:val="0061210C"/>
    <w:rsid w:val="00612396"/>
    <w:rsid w:val="00612841"/>
    <w:rsid w:val="0061290C"/>
    <w:rsid w:val="0061370C"/>
    <w:rsid w:val="006149F3"/>
    <w:rsid w:val="00614A42"/>
    <w:rsid w:val="00615078"/>
    <w:rsid w:val="00615097"/>
    <w:rsid w:val="00615552"/>
    <w:rsid w:val="006159C2"/>
    <w:rsid w:val="0061678B"/>
    <w:rsid w:val="00616843"/>
    <w:rsid w:val="00616849"/>
    <w:rsid w:val="00616B26"/>
    <w:rsid w:val="00616F99"/>
    <w:rsid w:val="006203D1"/>
    <w:rsid w:val="00620694"/>
    <w:rsid w:val="00620764"/>
    <w:rsid w:val="0062098D"/>
    <w:rsid w:val="00620A0A"/>
    <w:rsid w:val="00620BBE"/>
    <w:rsid w:val="00621EAE"/>
    <w:rsid w:val="00622565"/>
    <w:rsid w:val="00622C9B"/>
    <w:rsid w:val="00622FEF"/>
    <w:rsid w:val="006232C2"/>
    <w:rsid w:val="00623B69"/>
    <w:rsid w:val="006241E2"/>
    <w:rsid w:val="00624244"/>
    <w:rsid w:val="0062424F"/>
    <w:rsid w:val="00624408"/>
    <w:rsid w:val="006246CB"/>
    <w:rsid w:val="00624712"/>
    <w:rsid w:val="0062484E"/>
    <w:rsid w:val="00624FF4"/>
    <w:rsid w:val="006257B7"/>
    <w:rsid w:val="006277F3"/>
    <w:rsid w:val="006279F4"/>
    <w:rsid w:val="00627D5F"/>
    <w:rsid w:val="00630888"/>
    <w:rsid w:val="00631134"/>
    <w:rsid w:val="0063145F"/>
    <w:rsid w:val="00631819"/>
    <w:rsid w:val="00632201"/>
    <w:rsid w:val="00632E99"/>
    <w:rsid w:val="0063332B"/>
    <w:rsid w:val="00633A41"/>
    <w:rsid w:val="0063477B"/>
    <w:rsid w:val="00634F28"/>
    <w:rsid w:val="006350F5"/>
    <w:rsid w:val="006353F3"/>
    <w:rsid w:val="006357DC"/>
    <w:rsid w:val="00635CDA"/>
    <w:rsid w:val="00636C4E"/>
    <w:rsid w:val="00637063"/>
    <w:rsid w:val="0064027F"/>
    <w:rsid w:val="00640284"/>
    <w:rsid w:val="006406FD"/>
    <w:rsid w:val="0064144E"/>
    <w:rsid w:val="00641FDF"/>
    <w:rsid w:val="0064214F"/>
    <w:rsid w:val="00642265"/>
    <w:rsid w:val="006422CB"/>
    <w:rsid w:val="00642414"/>
    <w:rsid w:val="00642A48"/>
    <w:rsid w:val="00642D46"/>
    <w:rsid w:val="00642E96"/>
    <w:rsid w:val="00643CBF"/>
    <w:rsid w:val="006444A4"/>
    <w:rsid w:val="00645632"/>
    <w:rsid w:val="00645BCB"/>
    <w:rsid w:val="0064665C"/>
    <w:rsid w:val="00647658"/>
    <w:rsid w:val="00650022"/>
    <w:rsid w:val="00650D75"/>
    <w:rsid w:val="00650D7F"/>
    <w:rsid w:val="00650F31"/>
    <w:rsid w:val="00651560"/>
    <w:rsid w:val="00651905"/>
    <w:rsid w:val="00651E84"/>
    <w:rsid w:val="00652065"/>
    <w:rsid w:val="006522F4"/>
    <w:rsid w:val="006526E6"/>
    <w:rsid w:val="00652B0E"/>
    <w:rsid w:val="0065314B"/>
    <w:rsid w:val="006535E0"/>
    <w:rsid w:val="00653D25"/>
    <w:rsid w:val="00653D2F"/>
    <w:rsid w:val="00654ED5"/>
    <w:rsid w:val="0065541C"/>
    <w:rsid w:val="00655456"/>
    <w:rsid w:val="006561B8"/>
    <w:rsid w:val="006566B8"/>
    <w:rsid w:val="00656BC3"/>
    <w:rsid w:val="006570AB"/>
    <w:rsid w:val="006570B0"/>
    <w:rsid w:val="0065750D"/>
    <w:rsid w:val="006579D9"/>
    <w:rsid w:val="006604B4"/>
    <w:rsid w:val="00660582"/>
    <w:rsid w:val="006616D6"/>
    <w:rsid w:val="006621C5"/>
    <w:rsid w:val="00662546"/>
    <w:rsid w:val="00662EA4"/>
    <w:rsid w:val="006631F5"/>
    <w:rsid w:val="00663AB7"/>
    <w:rsid w:val="00663ECA"/>
    <w:rsid w:val="00665613"/>
    <w:rsid w:val="00665A1D"/>
    <w:rsid w:val="00665C86"/>
    <w:rsid w:val="00665ED4"/>
    <w:rsid w:val="006662D6"/>
    <w:rsid w:val="0066663D"/>
    <w:rsid w:val="00666737"/>
    <w:rsid w:val="00666B75"/>
    <w:rsid w:val="00666F94"/>
    <w:rsid w:val="00667F25"/>
    <w:rsid w:val="00670393"/>
    <w:rsid w:val="00670A58"/>
    <w:rsid w:val="00671725"/>
    <w:rsid w:val="00671ACA"/>
    <w:rsid w:val="00671DB5"/>
    <w:rsid w:val="006721FB"/>
    <w:rsid w:val="00672372"/>
    <w:rsid w:val="00672D91"/>
    <w:rsid w:val="0067374D"/>
    <w:rsid w:val="00674648"/>
    <w:rsid w:val="00675804"/>
    <w:rsid w:val="0067589B"/>
    <w:rsid w:val="00675DAF"/>
    <w:rsid w:val="00675EAC"/>
    <w:rsid w:val="0067740F"/>
    <w:rsid w:val="0067787E"/>
    <w:rsid w:val="00677A16"/>
    <w:rsid w:val="006802BB"/>
    <w:rsid w:val="0068064C"/>
    <w:rsid w:val="00680AAB"/>
    <w:rsid w:val="00680D76"/>
    <w:rsid w:val="00681137"/>
    <w:rsid w:val="0068132A"/>
    <w:rsid w:val="00682011"/>
    <w:rsid w:val="0068249C"/>
    <w:rsid w:val="006824A7"/>
    <w:rsid w:val="00682B7E"/>
    <w:rsid w:val="00682BFC"/>
    <w:rsid w:val="00682CE7"/>
    <w:rsid w:val="006830B3"/>
    <w:rsid w:val="006836F4"/>
    <w:rsid w:val="006836FD"/>
    <w:rsid w:val="006837EC"/>
    <w:rsid w:val="00683D50"/>
    <w:rsid w:val="006842A6"/>
    <w:rsid w:val="006851F9"/>
    <w:rsid w:val="006863CC"/>
    <w:rsid w:val="0068647D"/>
    <w:rsid w:val="0068695A"/>
    <w:rsid w:val="00686986"/>
    <w:rsid w:val="006869DC"/>
    <w:rsid w:val="00686DD6"/>
    <w:rsid w:val="00687813"/>
    <w:rsid w:val="00687A0A"/>
    <w:rsid w:val="00687DDC"/>
    <w:rsid w:val="0069015A"/>
    <w:rsid w:val="00690397"/>
    <w:rsid w:val="006904D2"/>
    <w:rsid w:val="0069117C"/>
    <w:rsid w:val="0069130C"/>
    <w:rsid w:val="00691A14"/>
    <w:rsid w:val="00691C33"/>
    <w:rsid w:val="00691CBE"/>
    <w:rsid w:val="00692482"/>
    <w:rsid w:val="00692961"/>
    <w:rsid w:val="00692DD8"/>
    <w:rsid w:val="00692E07"/>
    <w:rsid w:val="0069356D"/>
    <w:rsid w:val="00693D51"/>
    <w:rsid w:val="0069421C"/>
    <w:rsid w:val="00694655"/>
    <w:rsid w:val="00694CFF"/>
    <w:rsid w:val="00695140"/>
    <w:rsid w:val="006953B7"/>
    <w:rsid w:val="00695B25"/>
    <w:rsid w:val="00695E32"/>
    <w:rsid w:val="00695EDD"/>
    <w:rsid w:val="00696635"/>
    <w:rsid w:val="00696CE8"/>
    <w:rsid w:val="0069703A"/>
    <w:rsid w:val="0069751C"/>
    <w:rsid w:val="00697952"/>
    <w:rsid w:val="0069795C"/>
    <w:rsid w:val="00697A42"/>
    <w:rsid w:val="00697BD3"/>
    <w:rsid w:val="00697D0C"/>
    <w:rsid w:val="006A0C41"/>
    <w:rsid w:val="006A1450"/>
    <w:rsid w:val="006A1748"/>
    <w:rsid w:val="006A1996"/>
    <w:rsid w:val="006A1B2C"/>
    <w:rsid w:val="006A1CB4"/>
    <w:rsid w:val="006A215B"/>
    <w:rsid w:val="006A21DA"/>
    <w:rsid w:val="006A24BE"/>
    <w:rsid w:val="006A2E88"/>
    <w:rsid w:val="006A361E"/>
    <w:rsid w:val="006A3942"/>
    <w:rsid w:val="006A3B97"/>
    <w:rsid w:val="006A404E"/>
    <w:rsid w:val="006A480D"/>
    <w:rsid w:val="006A4A8F"/>
    <w:rsid w:val="006A5053"/>
    <w:rsid w:val="006A5927"/>
    <w:rsid w:val="006A5CAD"/>
    <w:rsid w:val="006A5CB4"/>
    <w:rsid w:val="006A6565"/>
    <w:rsid w:val="006A682D"/>
    <w:rsid w:val="006A7052"/>
    <w:rsid w:val="006A78DD"/>
    <w:rsid w:val="006B0533"/>
    <w:rsid w:val="006B071B"/>
    <w:rsid w:val="006B074E"/>
    <w:rsid w:val="006B1988"/>
    <w:rsid w:val="006B1ECA"/>
    <w:rsid w:val="006B233A"/>
    <w:rsid w:val="006B262A"/>
    <w:rsid w:val="006B2783"/>
    <w:rsid w:val="006B2CA8"/>
    <w:rsid w:val="006B2F51"/>
    <w:rsid w:val="006B3594"/>
    <w:rsid w:val="006B35A3"/>
    <w:rsid w:val="006B3745"/>
    <w:rsid w:val="006B3C34"/>
    <w:rsid w:val="006B3C94"/>
    <w:rsid w:val="006B3E3A"/>
    <w:rsid w:val="006B48D6"/>
    <w:rsid w:val="006B506C"/>
    <w:rsid w:val="006B5AAF"/>
    <w:rsid w:val="006B6896"/>
    <w:rsid w:val="006B6FD9"/>
    <w:rsid w:val="006B70C7"/>
    <w:rsid w:val="006B7256"/>
    <w:rsid w:val="006B7337"/>
    <w:rsid w:val="006B7F81"/>
    <w:rsid w:val="006C008E"/>
    <w:rsid w:val="006C0276"/>
    <w:rsid w:val="006C05F3"/>
    <w:rsid w:val="006C0ED6"/>
    <w:rsid w:val="006C102A"/>
    <w:rsid w:val="006C1083"/>
    <w:rsid w:val="006C2CD9"/>
    <w:rsid w:val="006C2EE0"/>
    <w:rsid w:val="006C3509"/>
    <w:rsid w:val="006C3DED"/>
    <w:rsid w:val="006C3FE8"/>
    <w:rsid w:val="006C4BAA"/>
    <w:rsid w:val="006C4CEB"/>
    <w:rsid w:val="006C4D52"/>
    <w:rsid w:val="006C5018"/>
    <w:rsid w:val="006C596D"/>
    <w:rsid w:val="006C627A"/>
    <w:rsid w:val="006C6925"/>
    <w:rsid w:val="006C74E3"/>
    <w:rsid w:val="006C7B20"/>
    <w:rsid w:val="006C7C3B"/>
    <w:rsid w:val="006D00A3"/>
    <w:rsid w:val="006D091A"/>
    <w:rsid w:val="006D09BA"/>
    <w:rsid w:val="006D0A0C"/>
    <w:rsid w:val="006D1062"/>
    <w:rsid w:val="006D13F7"/>
    <w:rsid w:val="006D1976"/>
    <w:rsid w:val="006D1C17"/>
    <w:rsid w:val="006D1F2F"/>
    <w:rsid w:val="006D27D5"/>
    <w:rsid w:val="006D2B88"/>
    <w:rsid w:val="006D3192"/>
    <w:rsid w:val="006D3D1D"/>
    <w:rsid w:val="006D4AE0"/>
    <w:rsid w:val="006D4F07"/>
    <w:rsid w:val="006D5294"/>
    <w:rsid w:val="006D5B37"/>
    <w:rsid w:val="006D6010"/>
    <w:rsid w:val="006D6430"/>
    <w:rsid w:val="006D6B18"/>
    <w:rsid w:val="006D6C1A"/>
    <w:rsid w:val="006D6FC0"/>
    <w:rsid w:val="006D7336"/>
    <w:rsid w:val="006D77BC"/>
    <w:rsid w:val="006D789E"/>
    <w:rsid w:val="006D7B5D"/>
    <w:rsid w:val="006E0C19"/>
    <w:rsid w:val="006E1042"/>
    <w:rsid w:val="006E1516"/>
    <w:rsid w:val="006E16C3"/>
    <w:rsid w:val="006E1746"/>
    <w:rsid w:val="006E19D6"/>
    <w:rsid w:val="006E1DDE"/>
    <w:rsid w:val="006E265F"/>
    <w:rsid w:val="006E2D7F"/>
    <w:rsid w:val="006E3607"/>
    <w:rsid w:val="006E3A40"/>
    <w:rsid w:val="006E3CDA"/>
    <w:rsid w:val="006E4571"/>
    <w:rsid w:val="006E4C05"/>
    <w:rsid w:val="006E4C7F"/>
    <w:rsid w:val="006E5032"/>
    <w:rsid w:val="006E553D"/>
    <w:rsid w:val="006E64BC"/>
    <w:rsid w:val="006E691C"/>
    <w:rsid w:val="006E6976"/>
    <w:rsid w:val="006E6EE2"/>
    <w:rsid w:val="006F0111"/>
    <w:rsid w:val="006F03BF"/>
    <w:rsid w:val="006F0485"/>
    <w:rsid w:val="006F09BD"/>
    <w:rsid w:val="006F0E7C"/>
    <w:rsid w:val="006F27A9"/>
    <w:rsid w:val="006F28B2"/>
    <w:rsid w:val="006F296B"/>
    <w:rsid w:val="006F2DCD"/>
    <w:rsid w:val="006F2F01"/>
    <w:rsid w:val="006F313F"/>
    <w:rsid w:val="006F3ECE"/>
    <w:rsid w:val="006F3F1D"/>
    <w:rsid w:val="006F4417"/>
    <w:rsid w:val="006F443F"/>
    <w:rsid w:val="006F4618"/>
    <w:rsid w:val="006F4940"/>
    <w:rsid w:val="006F5109"/>
    <w:rsid w:val="006F55BA"/>
    <w:rsid w:val="006F56CC"/>
    <w:rsid w:val="006F7628"/>
    <w:rsid w:val="006F7EA5"/>
    <w:rsid w:val="006F7F57"/>
    <w:rsid w:val="00700332"/>
    <w:rsid w:val="007016A7"/>
    <w:rsid w:val="00701BDB"/>
    <w:rsid w:val="00701C2E"/>
    <w:rsid w:val="00701D8D"/>
    <w:rsid w:val="007023BF"/>
    <w:rsid w:val="007027CA"/>
    <w:rsid w:val="00702859"/>
    <w:rsid w:val="007030EE"/>
    <w:rsid w:val="00703B05"/>
    <w:rsid w:val="00703F2C"/>
    <w:rsid w:val="00704164"/>
    <w:rsid w:val="00705513"/>
    <w:rsid w:val="007056B5"/>
    <w:rsid w:val="00705812"/>
    <w:rsid w:val="00705F39"/>
    <w:rsid w:val="007061F3"/>
    <w:rsid w:val="007066F8"/>
    <w:rsid w:val="00706A4C"/>
    <w:rsid w:val="00706E1E"/>
    <w:rsid w:val="007072B7"/>
    <w:rsid w:val="00707301"/>
    <w:rsid w:val="007075EB"/>
    <w:rsid w:val="00710BED"/>
    <w:rsid w:val="00711450"/>
    <w:rsid w:val="00711659"/>
    <w:rsid w:val="007118C4"/>
    <w:rsid w:val="00711C33"/>
    <w:rsid w:val="00711C94"/>
    <w:rsid w:val="00711F36"/>
    <w:rsid w:val="00712083"/>
    <w:rsid w:val="007121E9"/>
    <w:rsid w:val="00712684"/>
    <w:rsid w:val="00714B02"/>
    <w:rsid w:val="00715D74"/>
    <w:rsid w:val="00716C0D"/>
    <w:rsid w:val="00717A8F"/>
    <w:rsid w:val="00720B4B"/>
    <w:rsid w:val="00722941"/>
    <w:rsid w:val="00722B07"/>
    <w:rsid w:val="00722CD6"/>
    <w:rsid w:val="00722DD5"/>
    <w:rsid w:val="00722E54"/>
    <w:rsid w:val="0072365E"/>
    <w:rsid w:val="00723D83"/>
    <w:rsid w:val="00723ED3"/>
    <w:rsid w:val="00724184"/>
    <w:rsid w:val="007241ED"/>
    <w:rsid w:val="00724470"/>
    <w:rsid w:val="007245D2"/>
    <w:rsid w:val="00727759"/>
    <w:rsid w:val="007277C4"/>
    <w:rsid w:val="00727C7E"/>
    <w:rsid w:val="00730AC1"/>
    <w:rsid w:val="00730BDC"/>
    <w:rsid w:val="00731123"/>
    <w:rsid w:val="007332B2"/>
    <w:rsid w:val="00733825"/>
    <w:rsid w:val="007343CB"/>
    <w:rsid w:val="00734818"/>
    <w:rsid w:val="00734C45"/>
    <w:rsid w:val="00734C49"/>
    <w:rsid w:val="00735344"/>
    <w:rsid w:val="00735660"/>
    <w:rsid w:val="007356BE"/>
    <w:rsid w:val="00735F6C"/>
    <w:rsid w:val="00736710"/>
    <w:rsid w:val="007367A3"/>
    <w:rsid w:val="00736C9B"/>
    <w:rsid w:val="00736D35"/>
    <w:rsid w:val="007370FC"/>
    <w:rsid w:val="00737291"/>
    <w:rsid w:val="00737980"/>
    <w:rsid w:val="00740D92"/>
    <w:rsid w:val="0074184D"/>
    <w:rsid w:val="00742DEE"/>
    <w:rsid w:val="007440EA"/>
    <w:rsid w:val="00744FBA"/>
    <w:rsid w:val="0074732B"/>
    <w:rsid w:val="0074769D"/>
    <w:rsid w:val="00747C16"/>
    <w:rsid w:val="00750027"/>
    <w:rsid w:val="007503B5"/>
    <w:rsid w:val="00751D39"/>
    <w:rsid w:val="00752DE3"/>
    <w:rsid w:val="00752FEB"/>
    <w:rsid w:val="007535D6"/>
    <w:rsid w:val="007542C1"/>
    <w:rsid w:val="007544D0"/>
    <w:rsid w:val="0075492B"/>
    <w:rsid w:val="0075536C"/>
    <w:rsid w:val="0075577E"/>
    <w:rsid w:val="00756A93"/>
    <w:rsid w:val="00757646"/>
    <w:rsid w:val="00760714"/>
    <w:rsid w:val="00761488"/>
    <w:rsid w:val="007615FE"/>
    <w:rsid w:val="007616CB"/>
    <w:rsid w:val="0076242B"/>
    <w:rsid w:val="007624A6"/>
    <w:rsid w:val="00762E91"/>
    <w:rsid w:val="0076339A"/>
    <w:rsid w:val="007640A5"/>
    <w:rsid w:val="007644BD"/>
    <w:rsid w:val="00764AF7"/>
    <w:rsid w:val="00764E3F"/>
    <w:rsid w:val="00766446"/>
    <w:rsid w:val="007669C3"/>
    <w:rsid w:val="00767B24"/>
    <w:rsid w:val="007701A1"/>
    <w:rsid w:val="00770AC7"/>
    <w:rsid w:val="00771193"/>
    <w:rsid w:val="007721EB"/>
    <w:rsid w:val="007723D2"/>
    <w:rsid w:val="00772428"/>
    <w:rsid w:val="0077296D"/>
    <w:rsid w:val="00772D52"/>
    <w:rsid w:val="0077356A"/>
    <w:rsid w:val="00773D75"/>
    <w:rsid w:val="00774983"/>
    <w:rsid w:val="00774D96"/>
    <w:rsid w:val="0077521A"/>
    <w:rsid w:val="007774A9"/>
    <w:rsid w:val="00777962"/>
    <w:rsid w:val="007801F2"/>
    <w:rsid w:val="0078090C"/>
    <w:rsid w:val="00780D0D"/>
    <w:rsid w:val="0078118A"/>
    <w:rsid w:val="00781232"/>
    <w:rsid w:val="007813D5"/>
    <w:rsid w:val="00781A6E"/>
    <w:rsid w:val="00783984"/>
    <w:rsid w:val="00783A6D"/>
    <w:rsid w:val="00784202"/>
    <w:rsid w:val="00786E16"/>
    <w:rsid w:val="00787531"/>
    <w:rsid w:val="00787A30"/>
    <w:rsid w:val="00787BED"/>
    <w:rsid w:val="0079033A"/>
    <w:rsid w:val="007906BE"/>
    <w:rsid w:val="007908BB"/>
    <w:rsid w:val="00790C7F"/>
    <w:rsid w:val="00791183"/>
    <w:rsid w:val="00791577"/>
    <w:rsid w:val="007916A1"/>
    <w:rsid w:val="007916E0"/>
    <w:rsid w:val="00791893"/>
    <w:rsid w:val="00791EFD"/>
    <w:rsid w:val="00792357"/>
    <w:rsid w:val="00792F62"/>
    <w:rsid w:val="007932C3"/>
    <w:rsid w:val="00793E08"/>
    <w:rsid w:val="007947D0"/>
    <w:rsid w:val="00794930"/>
    <w:rsid w:val="00796279"/>
    <w:rsid w:val="00796404"/>
    <w:rsid w:val="0079687A"/>
    <w:rsid w:val="0079693E"/>
    <w:rsid w:val="00796C51"/>
    <w:rsid w:val="0079763C"/>
    <w:rsid w:val="007979F0"/>
    <w:rsid w:val="007A0300"/>
    <w:rsid w:val="007A0A7F"/>
    <w:rsid w:val="007A0E43"/>
    <w:rsid w:val="007A1008"/>
    <w:rsid w:val="007A16B4"/>
    <w:rsid w:val="007A1823"/>
    <w:rsid w:val="007A1988"/>
    <w:rsid w:val="007A1DC8"/>
    <w:rsid w:val="007A27EB"/>
    <w:rsid w:val="007A3331"/>
    <w:rsid w:val="007A3A31"/>
    <w:rsid w:val="007A4590"/>
    <w:rsid w:val="007A4EAA"/>
    <w:rsid w:val="007A501C"/>
    <w:rsid w:val="007A540A"/>
    <w:rsid w:val="007A665E"/>
    <w:rsid w:val="007A7103"/>
    <w:rsid w:val="007B0FA0"/>
    <w:rsid w:val="007B133B"/>
    <w:rsid w:val="007B279A"/>
    <w:rsid w:val="007B28CB"/>
    <w:rsid w:val="007B2B19"/>
    <w:rsid w:val="007B2CF3"/>
    <w:rsid w:val="007B2D11"/>
    <w:rsid w:val="007B3085"/>
    <w:rsid w:val="007B3736"/>
    <w:rsid w:val="007B4C1C"/>
    <w:rsid w:val="007B501D"/>
    <w:rsid w:val="007B5028"/>
    <w:rsid w:val="007B51E9"/>
    <w:rsid w:val="007B5290"/>
    <w:rsid w:val="007B55C9"/>
    <w:rsid w:val="007B5ED7"/>
    <w:rsid w:val="007B6837"/>
    <w:rsid w:val="007B7B7D"/>
    <w:rsid w:val="007C0325"/>
    <w:rsid w:val="007C0482"/>
    <w:rsid w:val="007C08DD"/>
    <w:rsid w:val="007C0C00"/>
    <w:rsid w:val="007C1A2D"/>
    <w:rsid w:val="007C2BB7"/>
    <w:rsid w:val="007C33B5"/>
    <w:rsid w:val="007C343A"/>
    <w:rsid w:val="007C507E"/>
    <w:rsid w:val="007C5538"/>
    <w:rsid w:val="007C5D97"/>
    <w:rsid w:val="007C70B2"/>
    <w:rsid w:val="007C7173"/>
    <w:rsid w:val="007D0E83"/>
    <w:rsid w:val="007D14B0"/>
    <w:rsid w:val="007D19F8"/>
    <w:rsid w:val="007D206B"/>
    <w:rsid w:val="007D24AD"/>
    <w:rsid w:val="007D2CE7"/>
    <w:rsid w:val="007D3228"/>
    <w:rsid w:val="007D3707"/>
    <w:rsid w:val="007D469E"/>
    <w:rsid w:val="007D596D"/>
    <w:rsid w:val="007D5ACC"/>
    <w:rsid w:val="007D61DC"/>
    <w:rsid w:val="007D62D4"/>
    <w:rsid w:val="007D63BF"/>
    <w:rsid w:val="007D6E61"/>
    <w:rsid w:val="007D785E"/>
    <w:rsid w:val="007D7B9E"/>
    <w:rsid w:val="007D7BF6"/>
    <w:rsid w:val="007E00D6"/>
    <w:rsid w:val="007E02B5"/>
    <w:rsid w:val="007E052F"/>
    <w:rsid w:val="007E0653"/>
    <w:rsid w:val="007E1425"/>
    <w:rsid w:val="007E1ADB"/>
    <w:rsid w:val="007E1C72"/>
    <w:rsid w:val="007E1E64"/>
    <w:rsid w:val="007E21B3"/>
    <w:rsid w:val="007E2FFE"/>
    <w:rsid w:val="007E3109"/>
    <w:rsid w:val="007E35A6"/>
    <w:rsid w:val="007E4531"/>
    <w:rsid w:val="007E4D35"/>
    <w:rsid w:val="007E4E8D"/>
    <w:rsid w:val="007E521B"/>
    <w:rsid w:val="007E7222"/>
    <w:rsid w:val="007E7ACA"/>
    <w:rsid w:val="007F0437"/>
    <w:rsid w:val="007F22A6"/>
    <w:rsid w:val="007F23D0"/>
    <w:rsid w:val="007F2C9A"/>
    <w:rsid w:val="007F38A9"/>
    <w:rsid w:val="007F3956"/>
    <w:rsid w:val="007F4121"/>
    <w:rsid w:val="007F4466"/>
    <w:rsid w:val="007F4577"/>
    <w:rsid w:val="007F4A73"/>
    <w:rsid w:val="007F5AB0"/>
    <w:rsid w:val="007F5E30"/>
    <w:rsid w:val="007F6A35"/>
    <w:rsid w:val="007F6A55"/>
    <w:rsid w:val="007F7470"/>
    <w:rsid w:val="007F7A29"/>
    <w:rsid w:val="007F7B69"/>
    <w:rsid w:val="007F7BA5"/>
    <w:rsid w:val="00800052"/>
    <w:rsid w:val="008002E4"/>
    <w:rsid w:val="008004A6"/>
    <w:rsid w:val="00800C17"/>
    <w:rsid w:val="008023AF"/>
    <w:rsid w:val="00802567"/>
    <w:rsid w:val="00802D87"/>
    <w:rsid w:val="00802E79"/>
    <w:rsid w:val="00802FDC"/>
    <w:rsid w:val="0080343A"/>
    <w:rsid w:val="008037ED"/>
    <w:rsid w:val="00803A94"/>
    <w:rsid w:val="00803F61"/>
    <w:rsid w:val="008046B5"/>
    <w:rsid w:val="00804C2C"/>
    <w:rsid w:val="00805BA8"/>
    <w:rsid w:val="0080621F"/>
    <w:rsid w:val="0080663D"/>
    <w:rsid w:val="00806710"/>
    <w:rsid w:val="0081062C"/>
    <w:rsid w:val="008106F7"/>
    <w:rsid w:val="00811144"/>
    <w:rsid w:val="00812060"/>
    <w:rsid w:val="0081234C"/>
    <w:rsid w:val="00812763"/>
    <w:rsid w:val="00812D11"/>
    <w:rsid w:val="00812D9C"/>
    <w:rsid w:val="00812F8B"/>
    <w:rsid w:val="00813479"/>
    <w:rsid w:val="00813961"/>
    <w:rsid w:val="00814C58"/>
    <w:rsid w:val="00814E2F"/>
    <w:rsid w:val="0081530C"/>
    <w:rsid w:val="0081558C"/>
    <w:rsid w:val="0081580C"/>
    <w:rsid w:val="00815DA1"/>
    <w:rsid w:val="0081639F"/>
    <w:rsid w:val="008168F0"/>
    <w:rsid w:val="00816A62"/>
    <w:rsid w:val="00816B4E"/>
    <w:rsid w:val="00817049"/>
    <w:rsid w:val="00817BE2"/>
    <w:rsid w:val="00817E75"/>
    <w:rsid w:val="00820272"/>
    <w:rsid w:val="0082034C"/>
    <w:rsid w:val="008214A0"/>
    <w:rsid w:val="00823B76"/>
    <w:rsid w:val="00823DF2"/>
    <w:rsid w:val="008249A5"/>
    <w:rsid w:val="0082514E"/>
    <w:rsid w:val="00825747"/>
    <w:rsid w:val="008257D0"/>
    <w:rsid w:val="008258BE"/>
    <w:rsid w:val="00825F59"/>
    <w:rsid w:val="008265E6"/>
    <w:rsid w:val="00826B24"/>
    <w:rsid w:val="00826CF9"/>
    <w:rsid w:val="008275AB"/>
    <w:rsid w:val="0082768F"/>
    <w:rsid w:val="00827EC0"/>
    <w:rsid w:val="008305BE"/>
    <w:rsid w:val="008309FF"/>
    <w:rsid w:val="00830BC4"/>
    <w:rsid w:val="008316A7"/>
    <w:rsid w:val="00831BA4"/>
    <w:rsid w:val="00832896"/>
    <w:rsid w:val="00832D7C"/>
    <w:rsid w:val="00833324"/>
    <w:rsid w:val="008345F8"/>
    <w:rsid w:val="00834A26"/>
    <w:rsid w:val="0083523D"/>
    <w:rsid w:val="00836224"/>
    <w:rsid w:val="0083691A"/>
    <w:rsid w:val="00836CC0"/>
    <w:rsid w:val="0083765D"/>
    <w:rsid w:val="008379EA"/>
    <w:rsid w:val="008418A2"/>
    <w:rsid w:val="00841E5F"/>
    <w:rsid w:val="008425C9"/>
    <w:rsid w:val="00842800"/>
    <w:rsid w:val="00842833"/>
    <w:rsid w:val="00843087"/>
    <w:rsid w:val="00843730"/>
    <w:rsid w:val="008442F1"/>
    <w:rsid w:val="00844413"/>
    <w:rsid w:val="00845816"/>
    <w:rsid w:val="00845963"/>
    <w:rsid w:val="00846699"/>
    <w:rsid w:val="00846AB1"/>
    <w:rsid w:val="00846C6C"/>
    <w:rsid w:val="00846E17"/>
    <w:rsid w:val="00847402"/>
    <w:rsid w:val="0084798B"/>
    <w:rsid w:val="008503EA"/>
    <w:rsid w:val="008506B7"/>
    <w:rsid w:val="008508E9"/>
    <w:rsid w:val="00850C1C"/>
    <w:rsid w:val="00851AFF"/>
    <w:rsid w:val="00853186"/>
    <w:rsid w:val="00853487"/>
    <w:rsid w:val="0085364A"/>
    <w:rsid w:val="008541CE"/>
    <w:rsid w:val="00854CA6"/>
    <w:rsid w:val="0085672B"/>
    <w:rsid w:val="00856876"/>
    <w:rsid w:val="00856A71"/>
    <w:rsid w:val="00856E28"/>
    <w:rsid w:val="0085710E"/>
    <w:rsid w:val="0085745F"/>
    <w:rsid w:val="008579E1"/>
    <w:rsid w:val="0086068A"/>
    <w:rsid w:val="008616F3"/>
    <w:rsid w:val="00862D19"/>
    <w:rsid w:val="00862D4B"/>
    <w:rsid w:val="008636B5"/>
    <w:rsid w:val="00863A6B"/>
    <w:rsid w:val="00863B05"/>
    <w:rsid w:val="008642CD"/>
    <w:rsid w:val="00864382"/>
    <w:rsid w:val="00864DF7"/>
    <w:rsid w:val="0086539C"/>
    <w:rsid w:val="0086648E"/>
    <w:rsid w:val="0086648F"/>
    <w:rsid w:val="0086683A"/>
    <w:rsid w:val="00866A2E"/>
    <w:rsid w:val="008671EF"/>
    <w:rsid w:val="0086728D"/>
    <w:rsid w:val="00870757"/>
    <w:rsid w:val="00870927"/>
    <w:rsid w:val="008720EA"/>
    <w:rsid w:val="00872379"/>
    <w:rsid w:val="00873190"/>
    <w:rsid w:val="0087357E"/>
    <w:rsid w:val="00873AED"/>
    <w:rsid w:val="00873D7F"/>
    <w:rsid w:val="0087412D"/>
    <w:rsid w:val="008744FD"/>
    <w:rsid w:val="00874621"/>
    <w:rsid w:val="00874C70"/>
    <w:rsid w:val="0087545C"/>
    <w:rsid w:val="00875C3F"/>
    <w:rsid w:val="008770D4"/>
    <w:rsid w:val="00877ECC"/>
    <w:rsid w:val="00880362"/>
    <w:rsid w:val="00880A54"/>
    <w:rsid w:val="00880D5A"/>
    <w:rsid w:val="00881589"/>
    <w:rsid w:val="00881B47"/>
    <w:rsid w:val="00882495"/>
    <w:rsid w:val="008826FD"/>
    <w:rsid w:val="00882ADF"/>
    <w:rsid w:val="00882B21"/>
    <w:rsid w:val="008832C3"/>
    <w:rsid w:val="00883439"/>
    <w:rsid w:val="00883479"/>
    <w:rsid w:val="008843C8"/>
    <w:rsid w:val="00884A17"/>
    <w:rsid w:val="00884B06"/>
    <w:rsid w:val="00884E2D"/>
    <w:rsid w:val="0088552B"/>
    <w:rsid w:val="0088555B"/>
    <w:rsid w:val="00885599"/>
    <w:rsid w:val="00885F43"/>
    <w:rsid w:val="0088642E"/>
    <w:rsid w:val="00886795"/>
    <w:rsid w:val="00886ED8"/>
    <w:rsid w:val="00887E75"/>
    <w:rsid w:val="00887E92"/>
    <w:rsid w:val="00890A42"/>
    <w:rsid w:val="0089100A"/>
    <w:rsid w:val="00891174"/>
    <w:rsid w:val="00891E84"/>
    <w:rsid w:val="008928C3"/>
    <w:rsid w:val="00893D29"/>
    <w:rsid w:val="008940FC"/>
    <w:rsid w:val="0089433D"/>
    <w:rsid w:val="008947F6"/>
    <w:rsid w:val="0089596F"/>
    <w:rsid w:val="008963BB"/>
    <w:rsid w:val="008964C8"/>
    <w:rsid w:val="00897896"/>
    <w:rsid w:val="00897B30"/>
    <w:rsid w:val="00897BD5"/>
    <w:rsid w:val="00897F95"/>
    <w:rsid w:val="008A0CDE"/>
    <w:rsid w:val="008A0CE0"/>
    <w:rsid w:val="008A28A0"/>
    <w:rsid w:val="008A2D44"/>
    <w:rsid w:val="008A35DD"/>
    <w:rsid w:val="008A41AD"/>
    <w:rsid w:val="008A41D4"/>
    <w:rsid w:val="008A478C"/>
    <w:rsid w:val="008A5136"/>
    <w:rsid w:val="008A5682"/>
    <w:rsid w:val="008A5731"/>
    <w:rsid w:val="008A6426"/>
    <w:rsid w:val="008A653E"/>
    <w:rsid w:val="008A6AE4"/>
    <w:rsid w:val="008A6C2F"/>
    <w:rsid w:val="008B09E5"/>
    <w:rsid w:val="008B1200"/>
    <w:rsid w:val="008B1334"/>
    <w:rsid w:val="008B1A49"/>
    <w:rsid w:val="008B232F"/>
    <w:rsid w:val="008B257C"/>
    <w:rsid w:val="008B263C"/>
    <w:rsid w:val="008B3034"/>
    <w:rsid w:val="008B3695"/>
    <w:rsid w:val="008B3C8A"/>
    <w:rsid w:val="008B5051"/>
    <w:rsid w:val="008B5171"/>
    <w:rsid w:val="008B54BB"/>
    <w:rsid w:val="008B5544"/>
    <w:rsid w:val="008B56C7"/>
    <w:rsid w:val="008B6EEA"/>
    <w:rsid w:val="008B71BF"/>
    <w:rsid w:val="008C019D"/>
    <w:rsid w:val="008C046B"/>
    <w:rsid w:val="008C0BC7"/>
    <w:rsid w:val="008C1595"/>
    <w:rsid w:val="008C1C85"/>
    <w:rsid w:val="008C1E5A"/>
    <w:rsid w:val="008C1F6F"/>
    <w:rsid w:val="008C251E"/>
    <w:rsid w:val="008C2E11"/>
    <w:rsid w:val="008C3B18"/>
    <w:rsid w:val="008C3E77"/>
    <w:rsid w:val="008C496C"/>
    <w:rsid w:val="008C4DD1"/>
    <w:rsid w:val="008C5D51"/>
    <w:rsid w:val="008C6A9E"/>
    <w:rsid w:val="008C6E64"/>
    <w:rsid w:val="008C6F62"/>
    <w:rsid w:val="008C7EC8"/>
    <w:rsid w:val="008D0171"/>
    <w:rsid w:val="008D02C3"/>
    <w:rsid w:val="008D037A"/>
    <w:rsid w:val="008D12B0"/>
    <w:rsid w:val="008D1396"/>
    <w:rsid w:val="008D155B"/>
    <w:rsid w:val="008D15E3"/>
    <w:rsid w:val="008D16A1"/>
    <w:rsid w:val="008D22C4"/>
    <w:rsid w:val="008D24BA"/>
    <w:rsid w:val="008D3A3C"/>
    <w:rsid w:val="008D48B4"/>
    <w:rsid w:val="008D50EE"/>
    <w:rsid w:val="008D53CA"/>
    <w:rsid w:val="008D54B3"/>
    <w:rsid w:val="008D58F6"/>
    <w:rsid w:val="008D64B4"/>
    <w:rsid w:val="008D65DC"/>
    <w:rsid w:val="008D78A8"/>
    <w:rsid w:val="008D78E2"/>
    <w:rsid w:val="008D7C09"/>
    <w:rsid w:val="008D7C90"/>
    <w:rsid w:val="008E1274"/>
    <w:rsid w:val="008E185E"/>
    <w:rsid w:val="008E1FA3"/>
    <w:rsid w:val="008E31FE"/>
    <w:rsid w:val="008E323B"/>
    <w:rsid w:val="008E3775"/>
    <w:rsid w:val="008E40F5"/>
    <w:rsid w:val="008E43CA"/>
    <w:rsid w:val="008E460C"/>
    <w:rsid w:val="008E512F"/>
    <w:rsid w:val="008E569E"/>
    <w:rsid w:val="008E7128"/>
    <w:rsid w:val="008F1183"/>
    <w:rsid w:val="008F1583"/>
    <w:rsid w:val="008F1613"/>
    <w:rsid w:val="008F172B"/>
    <w:rsid w:val="008F178D"/>
    <w:rsid w:val="008F1B12"/>
    <w:rsid w:val="008F1C06"/>
    <w:rsid w:val="008F26F9"/>
    <w:rsid w:val="008F292A"/>
    <w:rsid w:val="008F2AE4"/>
    <w:rsid w:val="008F32DB"/>
    <w:rsid w:val="008F33A1"/>
    <w:rsid w:val="008F378B"/>
    <w:rsid w:val="008F444A"/>
    <w:rsid w:val="008F4644"/>
    <w:rsid w:val="008F4680"/>
    <w:rsid w:val="008F47AD"/>
    <w:rsid w:val="008F4990"/>
    <w:rsid w:val="008F56D0"/>
    <w:rsid w:val="008F5FFE"/>
    <w:rsid w:val="008F62F5"/>
    <w:rsid w:val="008F672C"/>
    <w:rsid w:val="008F74A7"/>
    <w:rsid w:val="008F776F"/>
    <w:rsid w:val="008F7D50"/>
    <w:rsid w:val="008F7F71"/>
    <w:rsid w:val="00900DE2"/>
    <w:rsid w:val="00901A3E"/>
    <w:rsid w:val="00902A5B"/>
    <w:rsid w:val="00903BEC"/>
    <w:rsid w:val="0090405B"/>
    <w:rsid w:val="0090411F"/>
    <w:rsid w:val="0090490C"/>
    <w:rsid w:val="0090590B"/>
    <w:rsid w:val="00906038"/>
    <w:rsid w:val="00906325"/>
    <w:rsid w:val="0091013C"/>
    <w:rsid w:val="0091016E"/>
    <w:rsid w:val="0091027C"/>
    <w:rsid w:val="0091068B"/>
    <w:rsid w:val="009127B1"/>
    <w:rsid w:val="00912863"/>
    <w:rsid w:val="00913164"/>
    <w:rsid w:val="00913802"/>
    <w:rsid w:val="00913876"/>
    <w:rsid w:val="009142E3"/>
    <w:rsid w:val="009146AE"/>
    <w:rsid w:val="009146F5"/>
    <w:rsid w:val="00914D8A"/>
    <w:rsid w:val="0091516B"/>
    <w:rsid w:val="009154B7"/>
    <w:rsid w:val="0091606A"/>
    <w:rsid w:val="009167D5"/>
    <w:rsid w:val="009169FB"/>
    <w:rsid w:val="00916EE5"/>
    <w:rsid w:val="00917078"/>
    <w:rsid w:val="009171E9"/>
    <w:rsid w:val="0091723B"/>
    <w:rsid w:val="00917314"/>
    <w:rsid w:val="00917723"/>
    <w:rsid w:val="00917A13"/>
    <w:rsid w:val="0092039D"/>
    <w:rsid w:val="00920DCA"/>
    <w:rsid w:val="009210A0"/>
    <w:rsid w:val="00921487"/>
    <w:rsid w:val="0092191F"/>
    <w:rsid w:val="00921E1F"/>
    <w:rsid w:val="00922AF7"/>
    <w:rsid w:val="00923515"/>
    <w:rsid w:val="0092356F"/>
    <w:rsid w:val="009241CA"/>
    <w:rsid w:val="00924466"/>
    <w:rsid w:val="009248F6"/>
    <w:rsid w:val="00924B64"/>
    <w:rsid w:val="0092510C"/>
    <w:rsid w:val="00925B2F"/>
    <w:rsid w:val="00926399"/>
    <w:rsid w:val="00926679"/>
    <w:rsid w:val="009267DA"/>
    <w:rsid w:val="00926A1E"/>
    <w:rsid w:val="00926B57"/>
    <w:rsid w:val="00926E6D"/>
    <w:rsid w:val="0093012D"/>
    <w:rsid w:val="00930C64"/>
    <w:rsid w:val="00930E92"/>
    <w:rsid w:val="009314DB"/>
    <w:rsid w:val="00931758"/>
    <w:rsid w:val="0093224E"/>
    <w:rsid w:val="00932B84"/>
    <w:rsid w:val="00932BDD"/>
    <w:rsid w:val="0093379A"/>
    <w:rsid w:val="009347A6"/>
    <w:rsid w:val="00934BF1"/>
    <w:rsid w:val="00934EEC"/>
    <w:rsid w:val="00936329"/>
    <w:rsid w:val="0093637D"/>
    <w:rsid w:val="009363E1"/>
    <w:rsid w:val="00937359"/>
    <w:rsid w:val="00940320"/>
    <w:rsid w:val="009409DD"/>
    <w:rsid w:val="009419DA"/>
    <w:rsid w:val="00941A6E"/>
    <w:rsid w:val="00941BCF"/>
    <w:rsid w:val="009426EC"/>
    <w:rsid w:val="00943129"/>
    <w:rsid w:val="009433E3"/>
    <w:rsid w:val="0094348A"/>
    <w:rsid w:val="00943512"/>
    <w:rsid w:val="00943683"/>
    <w:rsid w:val="00943F7A"/>
    <w:rsid w:val="00944456"/>
    <w:rsid w:val="009445E2"/>
    <w:rsid w:val="0094460F"/>
    <w:rsid w:val="009455D2"/>
    <w:rsid w:val="009455E9"/>
    <w:rsid w:val="00945F44"/>
    <w:rsid w:val="0094695A"/>
    <w:rsid w:val="00946CB3"/>
    <w:rsid w:val="0094706F"/>
    <w:rsid w:val="00947AB7"/>
    <w:rsid w:val="00950556"/>
    <w:rsid w:val="00950B85"/>
    <w:rsid w:val="00950C59"/>
    <w:rsid w:val="00950C99"/>
    <w:rsid w:val="00951419"/>
    <w:rsid w:val="00951F56"/>
    <w:rsid w:val="00952385"/>
    <w:rsid w:val="0095336D"/>
    <w:rsid w:val="00953AE0"/>
    <w:rsid w:val="00953CBC"/>
    <w:rsid w:val="00954555"/>
    <w:rsid w:val="00954594"/>
    <w:rsid w:val="009546E1"/>
    <w:rsid w:val="009552C2"/>
    <w:rsid w:val="00955423"/>
    <w:rsid w:val="009559FA"/>
    <w:rsid w:val="009574B5"/>
    <w:rsid w:val="00957A2E"/>
    <w:rsid w:val="00957D3B"/>
    <w:rsid w:val="00957EB3"/>
    <w:rsid w:val="00957F5A"/>
    <w:rsid w:val="00960CAC"/>
    <w:rsid w:val="00961378"/>
    <w:rsid w:val="009619A6"/>
    <w:rsid w:val="00961CB9"/>
    <w:rsid w:val="00961ED4"/>
    <w:rsid w:val="00962358"/>
    <w:rsid w:val="009626A1"/>
    <w:rsid w:val="00963969"/>
    <w:rsid w:val="00963B04"/>
    <w:rsid w:val="00963ECF"/>
    <w:rsid w:val="00965BAB"/>
    <w:rsid w:val="009663C8"/>
    <w:rsid w:val="009668C4"/>
    <w:rsid w:val="00966CFF"/>
    <w:rsid w:val="009670DA"/>
    <w:rsid w:val="009673BD"/>
    <w:rsid w:val="00967B06"/>
    <w:rsid w:val="00967B45"/>
    <w:rsid w:val="0097007B"/>
    <w:rsid w:val="0097135B"/>
    <w:rsid w:val="0097146F"/>
    <w:rsid w:val="009714A7"/>
    <w:rsid w:val="00971878"/>
    <w:rsid w:val="00971B10"/>
    <w:rsid w:val="00971C8D"/>
    <w:rsid w:val="00971E78"/>
    <w:rsid w:val="00971FAF"/>
    <w:rsid w:val="009731D7"/>
    <w:rsid w:val="009756A6"/>
    <w:rsid w:val="009759EC"/>
    <w:rsid w:val="00975BCD"/>
    <w:rsid w:val="00975E75"/>
    <w:rsid w:val="00976D82"/>
    <w:rsid w:val="0098052D"/>
    <w:rsid w:val="009809BE"/>
    <w:rsid w:val="00980A68"/>
    <w:rsid w:val="00980E01"/>
    <w:rsid w:val="0098130A"/>
    <w:rsid w:val="00981ABB"/>
    <w:rsid w:val="00981FCC"/>
    <w:rsid w:val="009822ED"/>
    <w:rsid w:val="0098261C"/>
    <w:rsid w:val="00983196"/>
    <w:rsid w:val="00983F25"/>
    <w:rsid w:val="00985045"/>
    <w:rsid w:val="00985DF8"/>
    <w:rsid w:val="009860AE"/>
    <w:rsid w:val="009863E8"/>
    <w:rsid w:val="009865DA"/>
    <w:rsid w:val="0098664D"/>
    <w:rsid w:val="00986B96"/>
    <w:rsid w:val="00986CBE"/>
    <w:rsid w:val="00986D72"/>
    <w:rsid w:val="00986E05"/>
    <w:rsid w:val="00986E80"/>
    <w:rsid w:val="00986F6F"/>
    <w:rsid w:val="00987128"/>
    <w:rsid w:val="0098765C"/>
    <w:rsid w:val="009877E3"/>
    <w:rsid w:val="00987C35"/>
    <w:rsid w:val="00987FB1"/>
    <w:rsid w:val="00990112"/>
    <w:rsid w:val="0099033B"/>
    <w:rsid w:val="00990A25"/>
    <w:rsid w:val="00990C32"/>
    <w:rsid w:val="00991156"/>
    <w:rsid w:val="009914C0"/>
    <w:rsid w:val="00991708"/>
    <w:rsid w:val="00992E92"/>
    <w:rsid w:val="00993143"/>
    <w:rsid w:val="00994A8E"/>
    <w:rsid w:val="00994F1E"/>
    <w:rsid w:val="009957AD"/>
    <w:rsid w:val="009958A3"/>
    <w:rsid w:val="00995B25"/>
    <w:rsid w:val="00995B8D"/>
    <w:rsid w:val="00995D96"/>
    <w:rsid w:val="00996A24"/>
    <w:rsid w:val="00997161"/>
    <w:rsid w:val="009975E3"/>
    <w:rsid w:val="00997DEC"/>
    <w:rsid w:val="00997EF2"/>
    <w:rsid w:val="009A0159"/>
    <w:rsid w:val="009A033B"/>
    <w:rsid w:val="009A0807"/>
    <w:rsid w:val="009A086D"/>
    <w:rsid w:val="009A136D"/>
    <w:rsid w:val="009A146D"/>
    <w:rsid w:val="009A1B52"/>
    <w:rsid w:val="009A1D1A"/>
    <w:rsid w:val="009A1EEB"/>
    <w:rsid w:val="009A2777"/>
    <w:rsid w:val="009A2A34"/>
    <w:rsid w:val="009A3C68"/>
    <w:rsid w:val="009A4108"/>
    <w:rsid w:val="009A499F"/>
    <w:rsid w:val="009A4EC7"/>
    <w:rsid w:val="009A4FF0"/>
    <w:rsid w:val="009A5A5E"/>
    <w:rsid w:val="009A6041"/>
    <w:rsid w:val="009A63C0"/>
    <w:rsid w:val="009A70B1"/>
    <w:rsid w:val="009A7153"/>
    <w:rsid w:val="009B08DE"/>
    <w:rsid w:val="009B0F70"/>
    <w:rsid w:val="009B1AA1"/>
    <w:rsid w:val="009B25A2"/>
    <w:rsid w:val="009B281A"/>
    <w:rsid w:val="009B296E"/>
    <w:rsid w:val="009B2C77"/>
    <w:rsid w:val="009B2D8F"/>
    <w:rsid w:val="009B4303"/>
    <w:rsid w:val="009B4E05"/>
    <w:rsid w:val="009B4E44"/>
    <w:rsid w:val="009B540C"/>
    <w:rsid w:val="009B5A44"/>
    <w:rsid w:val="009B5B6E"/>
    <w:rsid w:val="009B5BD5"/>
    <w:rsid w:val="009B6883"/>
    <w:rsid w:val="009B6A64"/>
    <w:rsid w:val="009B6E63"/>
    <w:rsid w:val="009B7E84"/>
    <w:rsid w:val="009C08ED"/>
    <w:rsid w:val="009C1015"/>
    <w:rsid w:val="009C1CAC"/>
    <w:rsid w:val="009C1DC7"/>
    <w:rsid w:val="009C2324"/>
    <w:rsid w:val="009C30AD"/>
    <w:rsid w:val="009C33B4"/>
    <w:rsid w:val="009C3684"/>
    <w:rsid w:val="009C3809"/>
    <w:rsid w:val="009C3F4D"/>
    <w:rsid w:val="009C4E5C"/>
    <w:rsid w:val="009C503B"/>
    <w:rsid w:val="009C6AA3"/>
    <w:rsid w:val="009C6F15"/>
    <w:rsid w:val="009C7121"/>
    <w:rsid w:val="009D0353"/>
    <w:rsid w:val="009D04BC"/>
    <w:rsid w:val="009D1030"/>
    <w:rsid w:val="009D14B7"/>
    <w:rsid w:val="009D1AB6"/>
    <w:rsid w:val="009D227C"/>
    <w:rsid w:val="009D2627"/>
    <w:rsid w:val="009D2866"/>
    <w:rsid w:val="009D28FE"/>
    <w:rsid w:val="009D2ACE"/>
    <w:rsid w:val="009D3C11"/>
    <w:rsid w:val="009D435A"/>
    <w:rsid w:val="009D450B"/>
    <w:rsid w:val="009D4B69"/>
    <w:rsid w:val="009D4E04"/>
    <w:rsid w:val="009D5A8E"/>
    <w:rsid w:val="009D5D2E"/>
    <w:rsid w:val="009D6CB1"/>
    <w:rsid w:val="009D6FCC"/>
    <w:rsid w:val="009D7058"/>
    <w:rsid w:val="009D7141"/>
    <w:rsid w:val="009D7681"/>
    <w:rsid w:val="009D7B1E"/>
    <w:rsid w:val="009E0561"/>
    <w:rsid w:val="009E06C1"/>
    <w:rsid w:val="009E13B3"/>
    <w:rsid w:val="009E16DC"/>
    <w:rsid w:val="009E1E76"/>
    <w:rsid w:val="009E2DA5"/>
    <w:rsid w:val="009E2E9E"/>
    <w:rsid w:val="009E3A51"/>
    <w:rsid w:val="009E49FE"/>
    <w:rsid w:val="009E4DE4"/>
    <w:rsid w:val="009E4F85"/>
    <w:rsid w:val="009E5491"/>
    <w:rsid w:val="009E5669"/>
    <w:rsid w:val="009E5710"/>
    <w:rsid w:val="009E58D4"/>
    <w:rsid w:val="009E5EB0"/>
    <w:rsid w:val="009E6126"/>
    <w:rsid w:val="009E7395"/>
    <w:rsid w:val="009E7573"/>
    <w:rsid w:val="009E782F"/>
    <w:rsid w:val="009F016B"/>
    <w:rsid w:val="009F0AFE"/>
    <w:rsid w:val="009F13AD"/>
    <w:rsid w:val="009F171E"/>
    <w:rsid w:val="009F2ED6"/>
    <w:rsid w:val="009F4077"/>
    <w:rsid w:val="009F4306"/>
    <w:rsid w:val="009F458B"/>
    <w:rsid w:val="009F478C"/>
    <w:rsid w:val="009F4F51"/>
    <w:rsid w:val="009F53E9"/>
    <w:rsid w:val="009F56CC"/>
    <w:rsid w:val="009F6CE9"/>
    <w:rsid w:val="009F783F"/>
    <w:rsid w:val="009F79DA"/>
    <w:rsid w:val="009F7A45"/>
    <w:rsid w:val="00A007BC"/>
    <w:rsid w:val="00A00F87"/>
    <w:rsid w:val="00A01027"/>
    <w:rsid w:val="00A01AB5"/>
    <w:rsid w:val="00A0279A"/>
    <w:rsid w:val="00A02CD9"/>
    <w:rsid w:val="00A03163"/>
    <w:rsid w:val="00A033A0"/>
    <w:rsid w:val="00A0405B"/>
    <w:rsid w:val="00A044DC"/>
    <w:rsid w:val="00A0526E"/>
    <w:rsid w:val="00A05A79"/>
    <w:rsid w:val="00A05AC2"/>
    <w:rsid w:val="00A05CDC"/>
    <w:rsid w:val="00A05D24"/>
    <w:rsid w:val="00A0684A"/>
    <w:rsid w:val="00A06F0A"/>
    <w:rsid w:val="00A0753B"/>
    <w:rsid w:val="00A077F5"/>
    <w:rsid w:val="00A0793F"/>
    <w:rsid w:val="00A1003A"/>
    <w:rsid w:val="00A1004B"/>
    <w:rsid w:val="00A10A97"/>
    <w:rsid w:val="00A10C3C"/>
    <w:rsid w:val="00A1174D"/>
    <w:rsid w:val="00A119DD"/>
    <w:rsid w:val="00A11CF9"/>
    <w:rsid w:val="00A11FA2"/>
    <w:rsid w:val="00A12513"/>
    <w:rsid w:val="00A12853"/>
    <w:rsid w:val="00A135A9"/>
    <w:rsid w:val="00A13BE4"/>
    <w:rsid w:val="00A14755"/>
    <w:rsid w:val="00A14ECC"/>
    <w:rsid w:val="00A15619"/>
    <w:rsid w:val="00A161F4"/>
    <w:rsid w:val="00A1634E"/>
    <w:rsid w:val="00A167C1"/>
    <w:rsid w:val="00A168E6"/>
    <w:rsid w:val="00A16C1D"/>
    <w:rsid w:val="00A16FF2"/>
    <w:rsid w:val="00A1713C"/>
    <w:rsid w:val="00A1793D"/>
    <w:rsid w:val="00A17EDE"/>
    <w:rsid w:val="00A216A6"/>
    <w:rsid w:val="00A2195E"/>
    <w:rsid w:val="00A21A32"/>
    <w:rsid w:val="00A228A6"/>
    <w:rsid w:val="00A22EB2"/>
    <w:rsid w:val="00A2369E"/>
    <w:rsid w:val="00A2386B"/>
    <w:rsid w:val="00A24422"/>
    <w:rsid w:val="00A24B5D"/>
    <w:rsid w:val="00A2576E"/>
    <w:rsid w:val="00A25D4C"/>
    <w:rsid w:val="00A2618C"/>
    <w:rsid w:val="00A2618F"/>
    <w:rsid w:val="00A2672F"/>
    <w:rsid w:val="00A26F5D"/>
    <w:rsid w:val="00A27837"/>
    <w:rsid w:val="00A27F1B"/>
    <w:rsid w:val="00A30374"/>
    <w:rsid w:val="00A3050C"/>
    <w:rsid w:val="00A32E44"/>
    <w:rsid w:val="00A33A42"/>
    <w:rsid w:val="00A34090"/>
    <w:rsid w:val="00A34438"/>
    <w:rsid w:val="00A3488E"/>
    <w:rsid w:val="00A34C95"/>
    <w:rsid w:val="00A357C8"/>
    <w:rsid w:val="00A35D3D"/>
    <w:rsid w:val="00A36FF1"/>
    <w:rsid w:val="00A37428"/>
    <w:rsid w:val="00A377CB"/>
    <w:rsid w:val="00A3791F"/>
    <w:rsid w:val="00A37958"/>
    <w:rsid w:val="00A37CC2"/>
    <w:rsid w:val="00A37F21"/>
    <w:rsid w:val="00A401EA"/>
    <w:rsid w:val="00A4174D"/>
    <w:rsid w:val="00A42EE1"/>
    <w:rsid w:val="00A440D6"/>
    <w:rsid w:val="00A44270"/>
    <w:rsid w:val="00A446C3"/>
    <w:rsid w:val="00A454BA"/>
    <w:rsid w:val="00A45BDE"/>
    <w:rsid w:val="00A45F18"/>
    <w:rsid w:val="00A46C70"/>
    <w:rsid w:val="00A47FDB"/>
    <w:rsid w:val="00A50107"/>
    <w:rsid w:val="00A50256"/>
    <w:rsid w:val="00A509C1"/>
    <w:rsid w:val="00A513CA"/>
    <w:rsid w:val="00A51EFA"/>
    <w:rsid w:val="00A526A8"/>
    <w:rsid w:val="00A52DF6"/>
    <w:rsid w:val="00A5303E"/>
    <w:rsid w:val="00A53A87"/>
    <w:rsid w:val="00A5497A"/>
    <w:rsid w:val="00A54E03"/>
    <w:rsid w:val="00A55344"/>
    <w:rsid w:val="00A558E6"/>
    <w:rsid w:val="00A564BE"/>
    <w:rsid w:val="00A56AAF"/>
    <w:rsid w:val="00A57EDC"/>
    <w:rsid w:val="00A6032F"/>
    <w:rsid w:val="00A608B1"/>
    <w:rsid w:val="00A6093E"/>
    <w:rsid w:val="00A61126"/>
    <w:rsid w:val="00A61250"/>
    <w:rsid w:val="00A618DE"/>
    <w:rsid w:val="00A61CCF"/>
    <w:rsid w:val="00A642CC"/>
    <w:rsid w:val="00A64F64"/>
    <w:rsid w:val="00A656A0"/>
    <w:rsid w:val="00A65885"/>
    <w:rsid w:val="00A65C6F"/>
    <w:rsid w:val="00A6643E"/>
    <w:rsid w:val="00A66528"/>
    <w:rsid w:val="00A66B72"/>
    <w:rsid w:val="00A6755A"/>
    <w:rsid w:val="00A67C5D"/>
    <w:rsid w:val="00A67EF3"/>
    <w:rsid w:val="00A67FB8"/>
    <w:rsid w:val="00A7053B"/>
    <w:rsid w:val="00A707CF"/>
    <w:rsid w:val="00A70AA3"/>
    <w:rsid w:val="00A70BED"/>
    <w:rsid w:val="00A70EBE"/>
    <w:rsid w:val="00A713BE"/>
    <w:rsid w:val="00A715D5"/>
    <w:rsid w:val="00A7190F"/>
    <w:rsid w:val="00A72168"/>
    <w:rsid w:val="00A72177"/>
    <w:rsid w:val="00A72938"/>
    <w:rsid w:val="00A72F3A"/>
    <w:rsid w:val="00A73A8A"/>
    <w:rsid w:val="00A73B30"/>
    <w:rsid w:val="00A73FD0"/>
    <w:rsid w:val="00A74C71"/>
    <w:rsid w:val="00A74EF6"/>
    <w:rsid w:val="00A75FB4"/>
    <w:rsid w:val="00A768FD"/>
    <w:rsid w:val="00A776DC"/>
    <w:rsid w:val="00A7774E"/>
    <w:rsid w:val="00A77D24"/>
    <w:rsid w:val="00A8046D"/>
    <w:rsid w:val="00A804B1"/>
    <w:rsid w:val="00A804CD"/>
    <w:rsid w:val="00A80565"/>
    <w:rsid w:val="00A80922"/>
    <w:rsid w:val="00A80B28"/>
    <w:rsid w:val="00A81EDA"/>
    <w:rsid w:val="00A825DC"/>
    <w:rsid w:val="00A825DE"/>
    <w:rsid w:val="00A829F7"/>
    <w:rsid w:val="00A82E55"/>
    <w:rsid w:val="00A83F78"/>
    <w:rsid w:val="00A848B3"/>
    <w:rsid w:val="00A84E13"/>
    <w:rsid w:val="00A857F7"/>
    <w:rsid w:val="00A90948"/>
    <w:rsid w:val="00A91363"/>
    <w:rsid w:val="00A91368"/>
    <w:rsid w:val="00A91426"/>
    <w:rsid w:val="00A91648"/>
    <w:rsid w:val="00A92786"/>
    <w:rsid w:val="00A92DF9"/>
    <w:rsid w:val="00A933C9"/>
    <w:rsid w:val="00A93766"/>
    <w:rsid w:val="00A94429"/>
    <w:rsid w:val="00A94701"/>
    <w:rsid w:val="00A9488C"/>
    <w:rsid w:val="00A95D14"/>
    <w:rsid w:val="00A96B14"/>
    <w:rsid w:val="00A97434"/>
    <w:rsid w:val="00AA041B"/>
    <w:rsid w:val="00AA16DA"/>
    <w:rsid w:val="00AA1764"/>
    <w:rsid w:val="00AA1AEC"/>
    <w:rsid w:val="00AA22C1"/>
    <w:rsid w:val="00AA2D8B"/>
    <w:rsid w:val="00AA3413"/>
    <w:rsid w:val="00AA379E"/>
    <w:rsid w:val="00AA4043"/>
    <w:rsid w:val="00AA4487"/>
    <w:rsid w:val="00AA4CFA"/>
    <w:rsid w:val="00AA530B"/>
    <w:rsid w:val="00AA5771"/>
    <w:rsid w:val="00AA595F"/>
    <w:rsid w:val="00AA5D52"/>
    <w:rsid w:val="00AA60B4"/>
    <w:rsid w:val="00AA65A7"/>
    <w:rsid w:val="00AB0076"/>
    <w:rsid w:val="00AB20BF"/>
    <w:rsid w:val="00AB227E"/>
    <w:rsid w:val="00AB2A10"/>
    <w:rsid w:val="00AB3137"/>
    <w:rsid w:val="00AB365C"/>
    <w:rsid w:val="00AB441E"/>
    <w:rsid w:val="00AB4F8C"/>
    <w:rsid w:val="00AB5AC5"/>
    <w:rsid w:val="00AB5D8D"/>
    <w:rsid w:val="00AB695C"/>
    <w:rsid w:val="00AB6C79"/>
    <w:rsid w:val="00AB6D72"/>
    <w:rsid w:val="00AB6E9C"/>
    <w:rsid w:val="00AB7321"/>
    <w:rsid w:val="00AB764B"/>
    <w:rsid w:val="00AB76B0"/>
    <w:rsid w:val="00AB7C29"/>
    <w:rsid w:val="00AC05FC"/>
    <w:rsid w:val="00AC0CB3"/>
    <w:rsid w:val="00AC16C9"/>
    <w:rsid w:val="00AC1BE6"/>
    <w:rsid w:val="00AC20BA"/>
    <w:rsid w:val="00AC2F39"/>
    <w:rsid w:val="00AC3189"/>
    <w:rsid w:val="00AC32E9"/>
    <w:rsid w:val="00AC4320"/>
    <w:rsid w:val="00AC43F6"/>
    <w:rsid w:val="00AC4773"/>
    <w:rsid w:val="00AC4990"/>
    <w:rsid w:val="00AC4F57"/>
    <w:rsid w:val="00AC5260"/>
    <w:rsid w:val="00AC566C"/>
    <w:rsid w:val="00AC61BD"/>
    <w:rsid w:val="00AC6361"/>
    <w:rsid w:val="00AC72AF"/>
    <w:rsid w:val="00AD00CD"/>
    <w:rsid w:val="00AD22E0"/>
    <w:rsid w:val="00AD25D6"/>
    <w:rsid w:val="00AD2741"/>
    <w:rsid w:val="00AD2FBD"/>
    <w:rsid w:val="00AD3BB2"/>
    <w:rsid w:val="00AD453F"/>
    <w:rsid w:val="00AD46A3"/>
    <w:rsid w:val="00AD490F"/>
    <w:rsid w:val="00AD4D6F"/>
    <w:rsid w:val="00AD551B"/>
    <w:rsid w:val="00AD65AD"/>
    <w:rsid w:val="00AD6A01"/>
    <w:rsid w:val="00AD6C0A"/>
    <w:rsid w:val="00AD7244"/>
    <w:rsid w:val="00AD75A0"/>
    <w:rsid w:val="00AE026A"/>
    <w:rsid w:val="00AE04EC"/>
    <w:rsid w:val="00AE0609"/>
    <w:rsid w:val="00AE2AB4"/>
    <w:rsid w:val="00AE2ED0"/>
    <w:rsid w:val="00AE2ED6"/>
    <w:rsid w:val="00AE3059"/>
    <w:rsid w:val="00AE5970"/>
    <w:rsid w:val="00AE5F98"/>
    <w:rsid w:val="00AE66D4"/>
    <w:rsid w:val="00AE6A6D"/>
    <w:rsid w:val="00AE6D98"/>
    <w:rsid w:val="00AF0297"/>
    <w:rsid w:val="00AF0FAD"/>
    <w:rsid w:val="00AF10E8"/>
    <w:rsid w:val="00AF1C1D"/>
    <w:rsid w:val="00AF217E"/>
    <w:rsid w:val="00AF2B03"/>
    <w:rsid w:val="00AF2BFE"/>
    <w:rsid w:val="00AF2C13"/>
    <w:rsid w:val="00AF384A"/>
    <w:rsid w:val="00AF3D29"/>
    <w:rsid w:val="00AF4EC0"/>
    <w:rsid w:val="00AF54BA"/>
    <w:rsid w:val="00AF56B8"/>
    <w:rsid w:val="00AF60B1"/>
    <w:rsid w:val="00AF68EC"/>
    <w:rsid w:val="00AF6C89"/>
    <w:rsid w:val="00AF7075"/>
    <w:rsid w:val="00AF711F"/>
    <w:rsid w:val="00B00008"/>
    <w:rsid w:val="00B001BA"/>
    <w:rsid w:val="00B00F19"/>
    <w:rsid w:val="00B00F6E"/>
    <w:rsid w:val="00B014B7"/>
    <w:rsid w:val="00B01931"/>
    <w:rsid w:val="00B01C70"/>
    <w:rsid w:val="00B01CBB"/>
    <w:rsid w:val="00B01F9C"/>
    <w:rsid w:val="00B0221A"/>
    <w:rsid w:val="00B02F8C"/>
    <w:rsid w:val="00B04416"/>
    <w:rsid w:val="00B044A4"/>
    <w:rsid w:val="00B04E4B"/>
    <w:rsid w:val="00B050AC"/>
    <w:rsid w:val="00B058FC"/>
    <w:rsid w:val="00B06191"/>
    <w:rsid w:val="00B0649A"/>
    <w:rsid w:val="00B06B6C"/>
    <w:rsid w:val="00B071F1"/>
    <w:rsid w:val="00B0780D"/>
    <w:rsid w:val="00B079F7"/>
    <w:rsid w:val="00B07EC9"/>
    <w:rsid w:val="00B10822"/>
    <w:rsid w:val="00B11489"/>
    <w:rsid w:val="00B11887"/>
    <w:rsid w:val="00B12291"/>
    <w:rsid w:val="00B122EA"/>
    <w:rsid w:val="00B124D5"/>
    <w:rsid w:val="00B12591"/>
    <w:rsid w:val="00B12D35"/>
    <w:rsid w:val="00B12FAD"/>
    <w:rsid w:val="00B1337F"/>
    <w:rsid w:val="00B13B16"/>
    <w:rsid w:val="00B13C5D"/>
    <w:rsid w:val="00B14371"/>
    <w:rsid w:val="00B14378"/>
    <w:rsid w:val="00B148BF"/>
    <w:rsid w:val="00B14B01"/>
    <w:rsid w:val="00B14F04"/>
    <w:rsid w:val="00B15011"/>
    <w:rsid w:val="00B150ED"/>
    <w:rsid w:val="00B15448"/>
    <w:rsid w:val="00B155E8"/>
    <w:rsid w:val="00B15AC8"/>
    <w:rsid w:val="00B15B62"/>
    <w:rsid w:val="00B15E14"/>
    <w:rsid w:val="00B15F9C"/>
    <w:rsid w:val="00B2010B"/>
    <w:rsid w:val="00B2073F"/>
    <w:rsid w:val="00B21514"/>
    <w:rsid w:val="00B2180C"/>
    <w:rsid w:val="00B22769"/>
    <w:rsid w:val="00B23DE7"/>
    <w:rsid w:val="00B244B1"/>
    <w:rsid w:val="00B24700"/>
    <w:rsid w:val="00B24FCF"/>
    <w:rsid w:val="00B26B50"/>
    <w:rsid w:val="00B27280"/>
    <w:rsid w:val="00B2744E"/>
    <w:rsid w:val="00B2759B"/>
    <w:rsid w:val="00B277BA"/>
    <w:rsid w:val="00B27D0E"/>
    <w:rsid w:val="00B27D78"/>
    <w:rsid w:val="00B27F83"/>
    <w:rsid w:val="00B30982"/>
    <w:rsid w:val="00B30BCF"/>
    <w:rsid w:val="00B30D16"/>
    <w:rsid w:val="00B320BE"/>
    <w:rsid w:val="00B32DCB"/>
    <w:rsid w:val="00B33842"/>
    <w:rsid w:val="00B35558"/>
    <w:rsid w:val="00B35AEE"/>
    <w:rsid w:val="00B36277"/>
    <w:rsid w:val="00B363BF"/>
    <w:rsid w:val="00B366BA"/>
    <w:rsid w:val="00B36E92"/>
    <w:rsid w:val="00B37345"/>
    <w:rsid w:val="00B37574"/>
    <w:rsid w:val="00B37D43"/>
    <w:rsid w:val="00B403B1"/>
    <w:rsid w:val="00B4097D"/>
    <w:rsid w:val="00B40CE9"/>
    <w:rsid w:val="00B41728"/>
    <w:rsid w:val="00B41AC8"/>
    <w:rsid w:val="00B422BE"/>
    <w:rsid w:val="00B426A4"/>
    <w:rsid w:val="00B42DED"/>
    <w:rsid w:val="00B44365"/>
    <w:rsid w:val="00B4486B"/>
    <w:rsid w:val="00B45276"/>
    <w:rsid w:val="00B454C4"/>
    <w:rsid w:val="00B4564A"/>
    <w:rsid w:val="00B45F55"/>
    <w:rsid w:val="00B46531"/>
    <w:rsid w:val="00B46E6F"/>
    <w:rsid w:val="00B474CE"/>
    <w:rsid w:val="00B47984"/>
    <w:rsid w:val="00B50486"/>
    <w:rsid w:val="00B508CB"/>
    <w:rsid w:val="00B50A21"/>
    <w:rsid w:val="00B50E13"/>
    <w:rsid w:val="00B50E2C"/>
    <w:rsid w:val="00B51324"/>
    <w:rsid w:val="00B52147"/>
    <w:rsid w:val="00B52262"/>
    <w:rsid w:val="00B52E3C"/>
    <w:rsid w:val="00B5304C"/>
    <w:rsid w:val="00B540A4"/>
    <w:rsid w:val="00B54943"/>
    <w:rsid w:val="00B54C95"/>
    <w:rsid w:val="00B54D08"/>
    <w:rsid w:val="00B54D74"/>
    <w:rsid w:val="00B56E23"/>
    <w:rsid w:val="00B5735D"/>
    <w:rsid w:val="00B573B9"/>
    <w:rsid w:val="00B57DFD"/>
    <w:rsid w:val="00B6096C"/>
    <w:rsid w:val="00B60D7B"/>
    <w:rsid w:val="00B60DA8"/>
    <w:rsid w:val="00B611A5"/>
    <w:rsid w:val="00B61465"/>
    <w:rsid w:val="00B61479"/>
    <w:rsid w:val="00B61558"/>
    <w:rsid w:val="00B61C99"/>
    <w:rsid w:val="00B629A6"/>
    <w:rsid w:val="00B62B98"/>
    <w:rsid w:val="00B635CB"/>
    <w:rsid w:val="00B63950"/>
    <w:rsid w:val="00B64432"/>
    <w:rsid w:val="00B6443D"/>
    <w:rsid w:val="00B64AD1"/>
    <w:rsid w:val="00B64FA5"/>
    <w:rsid w:val="00B65680"/>
    <w:rsid w:val="00B65A4F"/>
    <w:rsid w:val="00B65F8D"/>
    <w:rsid w:val="00B6605F"/>
    <w:rsid w:val="00B66ADB"/>
    <w:rsid w:val="00B66B89"/>
    <w:rsid w:val="00B6765C"/>
    <w:rsid w:val="00B67BF0"/>
    <w:rsid w:val="00B710CD"/>
    <w:rsid w:val="00B72614"/>
    <w:rsid w:val="00B7266D"/>
    <w:rsid w:val="00B72A6A"/>
    <w:rsid w:val="00B7425A"/>
    <w:rsid w:val="00B74B04"/>
    <w:rsid w:val="00B752B1"/>
    <w:rsid w:val="00B75363"/>
    <w:rsid w:val="00B75D96"/>
    <w:rsid w:val="00B76BEF"/>
    <w:rsid w:val="00B773DD"/>
    <w:rsid w:val="00B80F27"/>
    <w:rsid w:val="00B81A10"/>
    <w:rsid w:val="00B827C3"/>
    <w:rsid w:val="00B82C1A"/>
    <w:rsid w:val="00B82C38"/>
    <w:rsid w:val="00B82FCF"/>
    <w:rsid w:val="00B83B62"/>
    <w:rsid w:val="00B83C33"/>
    <w:rsid w:val="00B840B0"/>
    <w:rsid w:val="00B843D5"/>
    <w:rsid w:val="00B8447B"/>
    <w:rsid w:val="00B8581C"/>
    <w:rsid w:val="00B85C32"/>
    <w:rsid w:val="00B86358"/>
    <w:rsid w:val="00B866C1"/>
    <w:rsid w:val="00B8712F"/>
    <w:rsid w:val="00B87BB4"/>
    <w:rsid w:val="00B912B9"/>
    <w:rsid w:val="00B91C1F"/>
    <w:rsid w:val="00B91C37"/>
    <w:rsid w:val="00B92002"/>
    <w:rsid w:val="00B939F9"/>
    <w:rsid w:val="00B93FBA"/>
    <w:rsid w:val="00B9487B"/>
    <w:rsid w:val="00B95387"/>
    <w:rsid w:val="00B95E31"/>
    <w:rsid w:val="00B9675F"/>
    <w:rsid w:val="00B96AFD"/>
    <w:rsid w:val="00B96B93"/>
    <w:rsid w:val="00B96C32"/>
    <w:rsid w:val="00B96C52"/>
    <w:rsid w:val="00B974AE"/>
    <w:rsid w:val="00B979A9"/>
    <w:rsid w:val="00BA0160"/>
    <w:rsid w:val="00BA01AB"/>
    <w:rsid w:val="00BA0263"/>
    <w:rsid w:val="00BA0712"/>
    <w:rsid w:val="00BA079A"/>
    <w:rsid w:val="00BA084B"/>
    <w:rsid w:val="00BA0958"/>
    <w:rsid w:val="00BA1414"/>
    <w:rsid w:val="00BA3375"/>
    <w:rsid w:val="00BA3446"/>
    <w:rsid w:val="00BA385D"/>
    <w:rsid w:val="00BA38C2"/>
    <w:rsid w:val="00BA3D69"/>
    <w:rsid w:val="00BA3DE5"/>
    <w:rsid w:val="00BA4044"/>
    <w:rsid w:val="00BA42B9"/>
    <w:rsid w:val="00BA44DC"/>
    <w:rsid w:val="00BA4850"/>
    <w:rsid w:val="00BA4D20"/>
    <w:rsid w:val="00BA5054"/>
    <w:rsid w:val="00BA6DC4"/>
    <w:rsid w:val="00BA6F6E"/>
    <w:rsid w:val="00BB0BBC"/>
    <w:rsid w:val="00BB10D8"/>
    <w:rsid w:val="00BB15A5"/>
    <w:rsid w:val="00BB1732"/>
    <w:rsid w:val="00BB1837"/>
    <w:rsid w:val="00BB1883"/>
    <w:rsid w:val="00BB19D0"/>
    <w:rsid w:val="00BB1C7D"/>
    <w:rsid w:val="00BB20AA"/>
    <w:rsid w:val="00BB22CD"/>
    <w:rsid w:val="00BB234F"/>
    <w:rsid w:val="00BB3422"/>
    <w:rsid w:val="00BB36B8"/>
    <w:rsid w:val="00BB38BD"/>
    <w:rsid w:val="00BB3CD0"/>
    <w:rsid w:val="00BB3E8A"/>
    <w:rsid w:val="00BB5556"/>
    <w:rsid w:val="00BC004E"/>
    <w:rsid w:val="00BC1220"/>
    <w:rsid w:val="00BC1E83"/>
    <w:rsid w:val="00BC22E5"/>
    <w:rsid w:val="00BC2317"/>
    <w:rsid w:val="00BC2950"/>
    <w:rsid w:val="00BC358F"/>
    <w:rsid w:val="00BC3955"/>
    <w:rsid w:val="00BC4190"/>
    <w:rsid w:val="00BC4899"/>
    <w:rsid w:val="00BC4C68"/>
    <w:rsid w:val="00BC5810"/>
    <w:rsid w:val="00BC60DE"/>
    <w:rsid w:val="00BC6B5F"/>
    <w:rsid w:val="00BC74E0"/>
    <w:rsid w:val="00BD1943"/>
    <w:rsid w:val="00BD24C1"/>
    <w:rsid w:val="00BD24FA"/>
    <w:rsid w:val="00BD2B95"/>
    <w:rsid w:val="00BD2EE3"/>
    <w:rsid w:val="00BD3053"/>
    <w:rsid w:val="00BD30E6"/>
    <w:rsid w:val="00BD3178"/>
    <w:rsid w:val="00BD596A"/>
    <w:rsid w:val="00BD5975"/>
    <w:rsid w:val="00BD6D8F"/>
    <w:rsid w:val="00BD70C5"/>
    <w:rsid w:val="00BD7856"/>
    <w:rsid w:val="00BD7AF5"/>
    <w:rsid w:val="00BE02A0"/>
    <w:rsid w:val="00BE0B93"/>
    <w:rsid w:val="00BE0EBC"/>
    <w:rsid w:val="00BE1EA2"/>
    <w:rsid w:val="00BE27B2"/>
    <w:rsid w:val="00BE2E5D"/>
    <w:rsid w:val="00BE37AB"/>
    <w:rsid w:val="00BE47DF"/>
    <w:rsid w:val="00BE4EE4"/>
    <w:rsid w:val="00BE5451"/>
    <w:rsid w:val="00BE5AC8"/>
    <w:rsid w:val="00BE5D79"/>
    <w:rsid w:val="00BE5F7A"/>
    <w:rsid w:val="00BE6B80"/>
    <w:rsid w:val="00BE7D9B"/>
    <w:rsid w:val="00BF00A7"/>
    <w:rsid w:val="00BF00BC"/>
    <w:rsid w:val="00BF0589"/>
    <w:rsid w:val="00BF0C1D"/>
    <w:rsid w:val="00BF10C8"/>
    <w:rsid w:val="00BF1BC6"/>
    <w:rsid w:val="00BF2BF2"/>
    <w:rsid w:val="00BF30D6"/>
    <w:rsid w:val="00BF3701"/>
    <w:rsid w:val="00BF43F7"/>
    <w:rsid w:val="00BF4A66"/>
    <w:rsid w:val="00BF569C"/>
    <w:rsid w:val="00BF617D"/>
    <w:rsid w:val="00BF6740"/>
    <w:rsid w:val="00BF68F6"/>
    <w:rsid w:val="00BF6AA3"/>
    <w:rsid w:val="00BF6AC5"/>
    <w:rsid w:val="00BF6AEB"/>
    <w:rsid w:val="00BF74E2"/>
    <w:rsid w:val="00BF7778"/>
    <w:rsid w:val="00C001B5"/>
    <w:rsid w:val="00C00B5C"/>
    <w:rsid w:val="00C02544"/>
    <w:rsid w:val="00C02BFD"/>
    <w:rsid w:val="00C03777"/>
    <w:rsid w:val="00C03DC8"/>
    <w:rsid w:val="00C03E46"/>
    <w:rsid w:val="00C042C1"/>
    <w:rsid w:val="00C04A8C"/>
    <w:rsid w:val="00C04AF6"/>
    <w:rsid w:val="00C051D9"/>
    <w:rsid w:val="00C05E6D"/>
    <w:rsid w:val="00C05EBE"/>
    <w:rsid w:val="00C05FC0"/>
    <w:rsid w:val="00C067AB"/>
    <w:rsid w:val="00C06DFC"/>
    <w:rsid w:val="00C077D1"/>
    <w:rsid w:val="00C1024E"/>
    <w:rsid w:val="00C11431"/>
    <w:rsid w:val="00C11833"/>
    <w:rsid w:val="00C118DC"/>
    <w:rsid w:val="00C11974"/>
    <w:rsid w:val="00C12D83"/>
    <w:rsid w:val="00C12E21"/>
    <w:rsid w:val="00C13211"/>
    <w:rsid w:val="00C1340D"/>
    <w:rsid w:val="00C1341B"/>
    <w:rsid w:val="00C149FD"/>
    <w:rsid w:val="00C15003"/>
    <w:rsid w:val="00C15A5C"/>
    <w:rsid w:val="00C15D8D"/>
    <w:rsid w:val="00C16B14"/>
    <w:rsid w:val="00C17926"/>
    <w:rsid w:val="00C20281"/>
    <w:rsid w:val="00C21EB6"/>
    <w:rsid w:val="00C22686"/>
    <w:rsid w:val="00C228A5"/>
    <w:rsid w:val="00C2364F"/>
    <w:rsid w:val="00C23977"/>
    <w:rsid w:val="00C23A68"/>
    <w:rsid w:val="00C240FB"/>
    <w:rsid w:val="00C24225"/>
    <w:rsid w:val="00C242D1"/>
    <w:rsid w:val="00C244DD"/>
    <w:rsid w:val="00C24731"/>
    <w:rsid w:val="00C24D68"/>
    <w:rsid w:val="00C25321"/>
    <w:rsid w:val="00C25CAB"/>
    <w:rsid w:val="00C25F4F"/>
    <w:rsid w:val="00C25F65"/>
    <w:rsid w:val="00C268F6"/>
    <w:rsid w:val="00C26A34"/>
    <w:rsid w:val="00C26E04"/>
    <w:rsid w:val="00C27715"/>
    <w:rsid w:val="00C3005E"/>
    <w:rsid w:val="00C309CD"/>
    <w:rsid w:val="00C31016"/>
    <w:rsid w:val="00C3171C"/>
    <w:rsid w:val="00C317B3"/>
    <w:rsid w:val="00C3194D"/>
    <w:rsid w:val="00C3233C"/>
    <w:rsid w:val="00C32E8A"/>
    <w:rsid w:val="00C331D9"/>
    <w:rsid w:val="00C3460A"/>
    <w:rsid w:val="00C34FBE"/>
    <w:rsid w:val="00C35CE6"/>
    <w:rsid w:val="00C35DBC"/>
    <w:rsid w:val="00C36335"/>
    <w:rsid w:val="00C3642E"/>
    <w:rsid w:val="00C36AB6"/>
    <w:rsid w:val="00C36C92"/>
    <w:rsid w:val="00C37759"/>
    <w:rsid w:val="00C402AC"/>
    <w:rsid w:val="00C4051A"/>
    <w:rsid w:val="00C40B5C"/>
    <w:rsid w:val="00C40D95"/>
    <w:rsid w:val="00C416C0"/>
    <w:rsid w:val="00C41DC6"/>
    <w:rsid w:val="00C421F0"/>
    <w:rsid w:val="00C422F3"/>
    <w:rsid w:val="00C42461"/>
    <w:rsid w:val="00C42BAF"/>
    <w:rsid w:val="00C4304A"/>
    <w:rsid w:val="00C43373"/>
    <w:rsid w:val="00C44EF9"/>
    <w:rsid w:val="00C452AB"/>
    <w:rsid w:val="00C45964"/>
    <w:rsid w:val="00C45970"/>
    <w:rsid w:val="00C45D12"/>
    <w:rsid w:val="00C46DF5"/>
    <w:rsid w:val="00C47597"/>
    <w:rsid w:val="00C47D31"/>
    <w:rsid w:val="00C47EB5"/>
    <w:rsid w:val="00C500D0"/>
    <w:rsid w:val="00C50A5B"/>
    <w:rsid w:val="00C51815"/>
    <w:rsid w:val="00C52603"/>
    <w:rsid w:val="00C528A4"/>
    <w:rsid w:val="00C52CDA"/>
    <w:rsid w:val="00C535AE"/>
    <w:rsid w:val="00C54167"/>
    <w:rsid w:val="00C55960"/>
    <w:rsid w:val="00C55CEF"/>
    <w:rsid w:val="00C55E4A"/>
    <w:rsid w:val="00C563D6"/>
    <w:rsid w:val="00C5711A"/>
    <w:rsid w:val="00C57342"/>
    <w:rsid w:val="00C578FD"/>
    <w:rsid w:val="00C57A77"/>
    <w:rsid w:val="00C60FEF"/>
    <w:rsid w:val="00C61B29"/>
    <w:rsid w:val="00C6256E"/>
    <w:rsid w:val="00C62874"/>
    <w:rsid w:val="00C62C6A"/>
    <w:rsid w:val="00C62D00"/>
    <w:rsid w:val="00C631E7"/>
    <w:rsid w:val="00C639A7"/>
    <w:rsid w:val="00C63A37"/>
    <w:rsid w:val="00C63FA8"/>
    <w:rsid w:val="00C64A2B"/>
    <w:rsid w:val="00C64C12"/>
    <w:rsid w:val="00C6619D"/>
    <w:rsid w:val="00C66BA0"/>
    <w:rsid w:val="00C66D99"/>
    <w:rsid w:val="00C66F77"/>
    <w:rsid w:val="00C671FA"/>
    <w:rsid w:val="00C6757F"/>
    <w:rsid w:val="00C67643"/>
    <w:rsid w:val="00C7033B"/>
    <w:rsid w:val="00C705D5"/>
    <w:rsid w:val="00C7068A"/>
    <w:rsid w:val="00C70B88"/>
    <w:rsid w:val="00C7195B"/>
    <w:rsid w:val="00C71A29"/>
    <w:rsid w:val="00C71EDE"/>
    <w:rsid w:val="00C7265D"/>
    <w:rsid w:val="00C72757"/>
    <w:rsid w:val="00C72F78"/>
    <w:rsid w:val="00C73797"/>
    <w:rsid w:val="00C73A76"/>
    <w:rsid w:val="00C73EE3"/>
    <w:rsid w:val="00C7414B"/>
    <w:rsid w:val="00C748A7"/>
    <w:rsid w:val="00C74FD9"/>
    <w:rsid w:val="00C7611B"/>
    <w:rsid w:val="00C7615C"/>
    <w:rsid w:val="00C77455"/>
    <w:rsid w:val="00C77871"/>
    <w:rsid w:val="00C8067B"/>
    <w:rsid w:val="00C80833"/>
    <w:rsid w:val="00C80C90"/>
    <w:rsid w:val="00C81818"/>
    <w:rsid w:val="00C81C36"/>
    <w:rsid w:val="00C81CD0"/>
    <w:rsid w:val="00C82CF5"/>
    <w:rsid w:val="00C8300B"/>
    <w:rsid w:val="00C84643"/>
    <w:rsid w:val="00C84989"/>
    <w:rsid w:val="00C85A5C"/>
    <w:rsid w:val="00C85D8B"/>
    <w:rsid w:val="00C85F72"/>
    <w:rsid w:val="00C861C6"/>
    <w:rsid w:val="00C86B18"/>
    <w:rsid w:val="00C87181"/>
    <w:rsid w:val="00C87F14"/>
    <w:rsid w:val="00C90B5F"/>
    <w:rsid w:val="00C919A6"/>
    <w:rsid w:val="00C921A5"/>
    <w:rsid w:val="00C92790"/>
    <w:rsid w:val="00C93552"/>
    <w:rsid w:val="00C9362A"/>
    <w:rsid w:val="00C93B2F"/>
    <w:rsid w:val="00C94169"/>
    <w:rsid w:val="00C9455F"/>
    <w:rsid w:val="00C94E04"/>
    <w:rsid w:val="00C9553A"/>
    <w:rsid w:val="00C9599F"/>
    <w:rsid w:val="00C95C18"/>
    <w:rsid w:val="00C95D5D"/>
    <w:rsid w:val="00C95DDD"/>
    <w:rsid w:val="00C95FBC"/>
    <w:rsid w:val="00C9635B"/>
    <w:rsid w:val="00C96BAC"/>
    <w:rsid w:val="00C96C01"/>
    <w:rsid w:val="00C96C57"/>
    <w:rsid w:val="00C97F04"/>
    <w:rsid w:val="00CA0A7E"/>
    <w:rsid w:val="00CA0EB0"/>
    <w:rsid w:val="00CA1C0E"/>
    <w:rsid w:val="00CA1E89"/>
    <w:rsid w:val="00CA2B3E"/>
    <w:rsid w:val="00CA3973"/>
    <w:rsid w:val="00CA3F2D"/>
    <w:rsid w:val="00CA4156"/>
    <w:rsid w:val="00CA44DF"/>
    <w:rsid w:val="00CA47F7"/>
    <w:rsid w:val="00CA4CE2"/>
    <w:rsid w:val="00CA4E44"/>
    <w:rsid w:val="00CA526E"/>
    <w:rsid w:val="00CA5433"/>
    <w:rsid w:val="00CA55EA"/>
    <w:rsid w:val="00CA610C"/>
    <w:rsid w:val="00CA64E0"/>
    <w:rsid w:val="00CA7222"/>
    <w:rsid w:val="00CA724C"/>
    <w:rsid w:val="00CA7703"/>
    <w:rsid w:val="00CB124C"/>
    <w:rsid w:val="00CB1829"/>
    <w:rsid w:val="00CB1BE4"/>
    <w:rsid w:val="00CB1D63"/>
    <w:rsid w:val="00CB1ECB"/>
    <w:rsid w:val="00CB2ACA"/>
    <w:rsid w:val="00CB3B0A"/>
    <w:rsid w:val="00CB3BDA"/>
    <w:rsid w:val="00CB4620"/>
    <w:rsid w:val="00CB5157"/>
    <w:rsid w:val="00CB6211"/>
    <w:rsid w:val="00CB6A25"/>
    <w:rsid w:val="00CB7370"/>
    <w:rsid w:val="00CB73E0"/>
    <w:rsid w:val="00CB785C"/>
    <w:rsid w:val="00CB7DF4"/>
    <w:rsid w:val="00CC0058"/>
    <w:rsid w:val="00CC0695"/>
    <w:rsid w:val="00CC15CD"/>
    <w:rsid w:val="00CC1E4B"/>
    <w:rsid w:val="00CC23E4"/>
    <w:rsid w:val="00CC2CEF"/>
    <w:rsid w:val="00CC2F1E"/>
    <w:rsid w:val="00CC3283"/>
    <w:rsid w:val="00CC41BA"/>
    <w:rsid w:val="00CC4518"/>
    <w:rsid w:val="00CC493D"/>
    <w:rsid w:val="00CC4F58"/>
    <w:rsid w:val="00CC51CD"/>
    <w:rsid w:val="00CC57C1"/>
    <w:rsid w:val="00CC6195"/>
    <w:rsid w:val="00CC6410"/>
    <w:rsid w:val="00CC65B4"/>
    <w:rsid w:val="00CC6BD1"/>
    <w:rsid w:val="00CC6C87"/>
    <w:rsid w:val="00CC7B60"/>
    <w:rsid w:val="00CD0252"/>
    <w:rsid w:val="00CD0F2B"/>
    <w:rsid w:val="00CD14F8"/>
    <w:rsid w:val="00CD1A81"/>
    <w:rsid w:val="00CD26FD"/>
    <w:rsid w:val="00CD434B"/>
    <w:rsid w:val="00CD44B3"/>
    <w:rsid w:val="00CD5A32"/>
    <w:rsid w:val="00CD5D5D"/>
    <w:rsid w:val="00CD5F85"/>
    <w:rsid w:val="00CD65E8"/>
    <w:rsid w:val="00CD66AA"/>
    <w:rsid w:val="00CD6910"/>
    <w:rsid w:val="00CD6D00"/>
    <w:rsid w:val="00CD7206"/>
    <w:rsid w:val="00CD7C2F"/>
    <w:rsid w:val="00CD7C9D"/>
    <w:rsid w:val="00CD7C9E"/>
    <w:rsid w:val="00CD7EFB"/>
    <w:rsid w:val="00CE10D6"/>
    <w:rsid w:val="00CE133E"/>
    <w:rsid w:val="00CE1BE9"/>
    <w:rsid w:val="00CE2098"/>
    <w:rsid w:val="00CE2281"/>
    <w:rsid w:val="00CE2396"/>
    <w:rsid w:val="00CE317D"/>
    <w:rsid w:val="00CE3A04"/>
    <w:rsid w:val="00CE4582"/>
    <w:rsid w:val="00CE46A5"/>
    <w:rsid w:val="00CE4C86"/>
    <w:rsid w:val="00CE4E9F"/>
    <w:rsid w:val="00CE6422"/>
    <w:rsid w:val="00CE6F12"/>
    <w:rsid w:val="00CE75B8"/>
    <w:rsid w:val="00CF0552"/>
    <w:rsid w:val="00CF0AAA"/>
    <w:rsid w:val="00CF0CBB"/>
    <w:rsid w:val="00CF0F41"/>
    <w:rsid w:val="00CF19D5"/>
    <w:rsid w:val="00CF1FEE"/>
    <w:rsid w:val="00CF24AE"/>
    <w:rsid w:val="00CF2852"/>
    <w:rsid w:val="00CF3D11"/>
    <w:rsid w:val="00CF424A"/>
    <w:rsid w:val="00CF479B"/>
    <w:rsid w:val="00CF4B36"/>
    <w:rsid w:val="00CF5174"/>
    <w:rsid w:val="00CF5AC9"/>
    <w:rsid w:val="00CF5D8D"/>
    <w:rsid w:val="00CF6A5A"/>
    <w:rsid w:val="00CF6BA5"/>
    <w:rsid w:val="00CF6FF4"/>
    <w:rsid w:val="00CF7AB8"/>
    <w:rsid w:val="00CF7F2C"/>
    <w:rsid w:val="00D0054B"/>
    <w:rsid w:val="00D00A12"/>
    <w:rsid w:val="00D01061"/>
    <w:rsid w:val="00D01B2B"/>
    <w:rsid w:val="00D02424"/>
    <w:rsid w:val="00D04129"/>
    <w:rsid w:val="00D04337"/>
    <w:rsid w:val="00D0470D"/>
    <w:rsid w:val="00D05EB5"/>
    <w:rsid w:val="00D06341"/>
    <w:rsid w:val="00D06BFD"/>
    <w:rsid w:val="00D072BA"/>
    <w:rsid w:val="00D07452"/>
    <w:rsid w:val="00D0759B"/>
    <w:rsid w:val="00D07AD6"/>
    <w:rsid w:val="00D10CAD"/>
    <w:rsid w:val="00D11436"/>
    <w:rsid w:val="00D13170"/>
    <w:rsid w:val="00D13FF0"/>
    <w:rsid w:val="00D14144"/>
    <w:rsid w:val="00D144F2"/>
    <w:rsid w:val="00D145A2"/>
    <w:rsid w:val="00D14AAB"/>
    <w:rsid w:val="00D14CDF"/>
    <w:rsid w:val="00D1553B"/>
    <w:rsid w:val="00D16415"/>
    <w:rsid w:val="00D166D6"/>
    <w:rsid w:val="00D1688D"/>
    <w:rsid w:val="00D16CF1"/>
    <w:rsid w:val="00D16F6B"/>
    <w:rsid w:val="00D209E0"/>
    <w:rsid w:val="00D2129A"/>
    <w:rsid w:val="00D226D2"/>
    <w:rsid w:val="00D22876"/>
    <w:rsid w:val="00D228B6"/>
    <w:rsid w:val="00D22C97"/>
    <w:rsid w:val="00D231F1"/>
    <w:rsid w:val="00D236AB"/>
    <w:rsid w:val="00D241A3"/>
    <w:rsid w:val="00D2430F"/>
    <w:rsid w:val="00D25419"/>
    <w:rsid w:val="00D254BD"/>
    <w:rsid w:val="00D25BDE"/>
    <w:rsid w:val="00D25E2E"/>
    <w:rsid w:val="00D26CB1"/>
    <w:rsid w:val="00D27751"/>
    <w:rsid w:val="00D2778F"/>
    <w:rsid w:val="00D27B40"/>
    <w:rsid w:val="00D27E3F"/>
    <w:rsid w:val="00D27EE9"/>
    <w:rsid w:val="00D3070E"/>
    <w:rsid w:val="00D30A5F"/>
    <w:rsid w:val="00D31040"/>
    <w:rsid w:val="00D31106"/>
    <w:rsid w:val="00D316D2"/>
    <w:rsid w:val="00D32CF4"/>
    <w:rsid w:val="00D32DDB"/>
    <w:rsid w:val="00D331E5"/>
    <w:rsid w:val="00D336CE"/>
    <w:rsid w:val="00D33D9B"/>
    <w:rsid w:val="00D34678"/>
    <w:rsid w:val="00D34DF8"/>
    <w:rsid w:val="00D35F1C"/>
    <w:rsid w:val="00D36A52"/>
    <w:rsid w:val="00D3742E"/>
    <w:rsid w:val="00D37581"/>
    <w:rsid w:val="00D376E1"/>
    <w:rsid w:val="00D378DC"/>
    <w:rsid w:val="00D37F5A"/>
    <w:rsid w:val="00D40856"/>
    <w:rsid w:val="00D410E7"/>
    <w:rsid w:val="00D41331"/>
    <w:rsid w:val="00D42B80"/>
    <w:rsid w:val="00D42DAE"/>
    <w:rsid w:val="00D43989"/>
    <w:rsid w:val="00D43FC1"/>
    <w:rsid w:val="00D44015"/>
    <w:rsid w:val="00D456C9"/>
    <w:rsid w:val="00D46183"/>
    <w:rsid w:val="00D46347"/>
    <w:rsid w:val="00D46C3E"/>
    <w:rsid w:val="00D46EEB"/>
    <w:rsid w:val="00D471AC"/>
    <w:rsid w:val="00D478A8"/>
    <w:rsid w:val="00D47E47"/>
    <w:rsid w:val="00D51644"/>
    <w:rsid w:val="00D51C7C"/>
    <w:rsid w:val="00D52244"/>
    <w:rsid w:val="00D52C77"/>
    <w:rsid w:val="00D53531"/>
    <w:rsid w:val="00D5360D"/>
    <w:rsid w:val="00D53EF4"/>
    <w:rsid w:val="00D54582"/>
    <w:rsid w:val="00D54F6A"/>
    <w:rsid w:val="00D55B1F"/>
    <w:rsid w:val="00D55DFE"/>
    <w:rsid w:val="00D568AC"/>
    <w:rsid w:val="00D56B6D"/>
    <w:rsid w:val="00D577BF"/>
    <w:rsid w:val="00D60705"/>
    <w:rsid w:val="00D61A7E"/>
    <w:rsid w:val="00D640C5"/>
    <w:rsid w:val="00D66582"/>
    <w:rsid w:val="00D675E5"/>
    <w:rsid w:val="00D67D18"/>
    <w:rsid w:val="00D67D93"/>
    <w:rsid w:val="00D67EE2"/>
    <w:rsid w:val="00D70A8E"/>
    <w:rsid w:val="00D71A54"/>
    <w:rsid w:val="00D722E5"/>
    <w:rsid w:val="00D72448"/>
    <w:rsid w:val="00D73629"/>
    <w:rsid w:val="00D73675"/>
    <w:rsid w:val="00D73BC7"/>
    <w:rsid w:val="00D7529F"/>
    <w:rsid w:val="00D7546F"/>
    <w:rsid w:val="00D758E4"/>
    <w:rsid w:val="00D76574"/>
    <w:rsid w:val="00D7672A"/>
    <w:rsid w:val="00D769DE"/>
    <w:rsid w:val="00D76B6A"/>
    <w:rsid w:val="00D76CE8"/>
    <w:rsid w:val="00D76D84"/>
    <w:rsid w:val="00D7719D"/>
    <w:rsid w:val="00D771CC"/>
    <w:rsid w:val="00D772D8"/>
    <w:rsid w:val="00D80CF9"/>
    <w:rsid w:val="00D80E70"/>
    <w:rsid w:val="00D8132A"/>
    <w:rsid w:val="00D816A9"/>
    <w:rsid w:val="00D81A9A"/>
    <w:rsid w:val="00D81CAB"/>
    <w:rsid w:val="00D81F4C"/>
    <w:rsid w:val="00D82183"/>
    <w:rsid w:val="00D8243B"/>
    <w:rsid w:val="00D82DE1"/>
    <w:rsid w:val="00D82E10"/>
    <w:rsid w:val="00D83C89"/>
    <w:rsid w:val="00D83F18"/>
    <w:rsid w:val="00D842BD"/>
    <w:rsid w:val="00D84F35"/>
    <w:rsid w:val="00D85345"/>
    <w:rsid w:val="00D8535A"/>
    <w:rsid w:val="00D85401"/>
    <w:rsid w:val="00D8565E"/>
    <w:rsid w:val="00D8660C"/>
    <w:rsid w:val="00D86CE1"/>
    <w:rsid w:val="00D86E09"/>
    <w:rsid w:val="00D873D1"/>
    <w:rsid w:val="00D87FDD"/>
    <w:rsid w:val="00D90048"/>
    <w:rsid w:val="00D9047E"/>
    <w:rsid w:val="00D91161"/>
    <w:rsid w:val="00D91546"/>
    <w:rsid w:val="00D918FB"/>
    <w:rsid w:val="00D92403"/>
    <w:rsid w:val="00D926E4"/>
    <w:rsid w:val="00D92D83"/>
    <w:rsid w:val="00D9316E"/>
    <w:rsid w:val="00D939A1"/>
    <w:rsid w:val="00D94A6F"/>
    <w:rsid w:val="00D94DC1"/>
    <w:rsid w:val="00D95565"/>
    <w:rsid w:val="00D96D05"/>
    <w:rsid w:val="00D97D43"/>
    <w:rsid w:val="00D97E5D"/>
    <w:rsid w:val="00D97EF6"/>
    <w:rsid w:val="00DA07D6"/>
    <w:rsid w:val="00DA1812"/>
    <w:rsid w:val="00DA27E3"/>
    <w:rsid w:val="00DA2A81"/>
    <w:rsid w:val="00DA2EA5"/>
    <w:rsid w:val="00DA458D"/>
    <w:rsid w:val="00DA4BF9"/>
    <w:rsid w:val="00DA518F"/>
    <w:rsid w:val="00DA5562"/>
    <w:rsid w:val="00DA58DE"/>
    <w:rsid w:val="00DA63EF"/>
    <w:rsid w:val="00DA644F"/>
    <w:rsid w:val="00DA6631"/>
    <w:rsid w:val="00DA71E1"/>
    <w:rsid w:val="00DA7869"/>
    <w:rsid w:val="00DA7B4F"/>
    <w:rsid w:val="00DB005A"/>
    <w:rsid w:val="00DB085B"/>
    <w:rsid w:val="00DB0BC8"/>
    <w:rsid w:val="00DB1031"/>
    <w:rsid w:val="00DB1667"/>
    <w:rsid w:val="00DB168A"/>
    <w:rsid w:val="00DB2499"/>
    <w:rsid w:val="00DB267C"/>
    <w:rsid w:val="00DB3388"/>
    <w:rsid w:val="00DB39CC"/>
    <w:rsid w:val="00DB3C24"/>
    <w:rsid w:val="00DB4271"/>
    <w:rsid w:val="00DB5F5B"/>
    <w:rsid w:val="00DB65A1"/>
    <w:rsid w:val="00DB6CD5"/>
    <w:rsid w:val="00DB7144"/>
    <w:rsid w:val="00DB75DA"/>
    <w:rsid w:val="00DB7880"/>
    <w:rsid w:val="00DB7B76"/>
    <w:rsid w:val="00DB7D65"/>
    <w:rsid w:val="00DC04B2"/>
    <w:rsid w:val="00DC087C"/>
    <w:rsid w:val="00DC0ECE"/>
    <w:rsid w:val="00DC1B83"/>
    <w:rsid w:val="00DC2146"/>
    <w:rsid w:val="00DC2DD3"/>
    <w:rsid w:val="00DC3F1B"/>
    <w:rsid w:val="00DC47F3"/>
    <w:rsid w:val="00DC4F60"/>
    <w:rsid w:val="00DC528C"/>
    <w:rsid w:val="00DC528E"/>
    <w:rsid w:val="00DC56AE"/>
    <w:rsid w:val="00DC5BB4"/>
    <w:rsid w:val="00DC5F51"/>
    <w:rsid w:val="00DC6AE8"/>
    <w:rsid w:val="00DC6B54"/>
    <w:rsid w:val="00DC6D48"/>
    <w:rsid w:val="00DC70ED"/>
    <w:rsid w:val="00DC731F"/>
    <w:rsid w:val="00DD0759"/>
    <w:rsid w:val="00DD1445"/>
    <w:rsid w:val="00DD21FF"/>
    <w:rsid w:val="00DD2617"/>
    <w:rsid w:val="00DD27C1"/>
    <w:rsid w:val="00DD3652"/>
    <w:rsid w:val="00DD45AD"/>
    <w:rsid w:val="00DD4A5D"/>
    <w:rsid w:val="00DD4DD0"/>
    <w:rsid w:val="00DD4EBA"/>
    <w:rsid w:val="00DD5040"/>
    <w:rsid w:val="00DD5E51"/>
    <w:rsid w:val="00DD5E56"/>
    <w:rsid w:val="00DD6858"/>
    <w:rsid w:val="00DD6DEE"/>
    <w:rsid w:val="00DD6FDD"/>
    <w:rsid w:val="00DD7A47"/>
    <w:rsid w:val="00DD7AB1"/>
    <w:rsid w:val="00DE04E4"/>
    <w:rsid w:val="00DE1323"/>
    <w:rsid w:val="00DE1C39"/>
    <w:rsid w:val="00DE2046"/>
    <w:rsid w:val="00DE22CF"/>
    <w:rsid w:val="00DE328B"/>
    <w:rsid w:val="00DE3687"/>
    <w:rsid w:val="00DE3F5D"/>
    <w:rsid w:val="00DE45DF"/>
    <w:rsid w:val="00DE4E85"/>
    <w:rsid w:val="00DE4F16"/>
    <w:rsid w:val="00DE4F53"/>
    <w:rsid w:val="00DE5F59"/>
    <w:rsid w:val="00DE62A5"/>
    <w:rsid w:val="00DE6EA5"/>
    <w:rsid w:val="00DE7644"/>
    <w:rsid w:val="00DE79CA"/>
    <w:rsid w:val="00DF04C2"/>
    <w:rsid w:val="00DF0596"/>
    <w:rsid w:val="00DF067F"/>
    <w:rsid w:val="00DF0A4F"/>
    <w:rsid w:val="00DF0C6C"/>
    <w:rsid w:val="00DF1A75"/>
    <w:rsid w:val="00DF1B1F"/>
    <w:rsid w:val="00DF2090"/>
    <w:rsid w:val="00DF23E1"/>
    <w:rsid w:val="00DF2AA3"/>
    <w:rsid w:val="00DF2AD8"/>
    <w:rsid w:val="00DF2EF5"/>
    <w:rsid w:val="00DF37E3"/>
    <w:rsid w:val="00DF39FB"/>
    <w:rsid w:val="00DF3A66"/>
    <w:rsid w:val="00DF42CB"/>
    <w:rsid w:val="00DF4472"/>
    <w:rsid w:val="00DF58F4"/>
    <w:rsid w:val="00DF5CE9"/>
    <w:rsid w:val="00DF5E7F"/>
    <w:rsid w:val="00DF60C1"/>
    <w:rsid w:val="00DF6C06"/>
    <w:rsid w:val="00DF6F80"/>
    <w:rsid w:val="00DF7269"/>
    <w:rsid w:val="00DF7DA4"/>
    <w:rsid w:val="00E005CC"/>
    <w:rsid w:val="00E00790"/>
    <w:rsid w:val="00E00F4D"/>
    <w:rsid w:val="00E017A6"/>
    <w:rsid w:val="00E03761"/>
    <w:rsid w:val="00E037F2"/>
    <w:rsid w:val="00E038CC"/>
    <w:rsid w:val="00E03C9A"/>
    <w:rsid w:val="00E0449E"/>
    <w:rsid w:val="00E04BDF"/>
    <w:rsid w:val="00E05872"/>
    <w:rsid w:val="00E100F1"/>
    <w:rsid w:val="00E1017E"/>
    <w:rsid w:val="00E1020F"/>
    <w:rsid w:val="00E106D1"/>
    <w:rsid w:val="00E10A36"/>
    <w:rsid w:val="00E11272"/>
    <w:rsid w:val="00E115BC"/>
    <w:rsid w:val="00E11A9F"/>
    <w:rsid w:val="00E11CE6"/>
    <w:rsid w:val="00E11E1E"/>
    <w:rsid w:val="00E12012"/>
    <w:rsid w:val="00E123D4"/>
    <w:rsid w:val="00E12D8D"/>
    <w:rsid w:val="00E13523"/>
    <w:rsid w:val="00E13913"/>
    <w:rsid w:val="00E143FA"/>
    <w:rsid w:val="00E14787"/>
    <w:rsid w:val="00E147D7"/>
    <w:rsid w:val="00E14941"/>
    <w:rsid w:val="00E14EC6"/>
    <w:rsid w:val="00E1510A"/>
    <w:rsid w:val="00E156B5"/>
    <w:rsid w:val="00E163C4"/>
    <w:rsid w:val="00E165BA"/>
    <w:rsid w:val="00E16AEF"/>
    <w:rsid w:val="00E1799D"/>
    <w:rsid w:val="00E179EF"/>
    <w:rsid w:val="00E207B9"/>
    <w:rsid w:val="00E20F56"/>
    <w:rsid w:val="00E20F7C"/>
    <w:rsid w:val="00E21186"/>
    <w:rsid w:val="00E21897"/>
    <w:rsid w:val="00E21A87"/>
    <w:rsid w:val="00E221A8"/>
    <w:rsid w:val="00E2259D"/>
    <w:rsid w:val="00E22BDC"/>
    <w:rsid w:val="00E24398"/>
    <w:rsid w:val="00E244D3"/>
    <w:rsid w:val="00E2518C"/>
    <w:rsid w:val="00E2527F"/>
    <w:rsid w:val="00E2565A"/>
    <w:rsid w:val="00E256ED"/>
    <w:rsid w:val="00E259A7"/>
    <w:rsid w:val="00E25B80"/>
    <w:rsid w:val="00E2602F"/>
    <w:rsid w:val="00E261C6"/>
    <w:rsid w:val="00E27044"/>
    <w:rsid w:val="00E276F4"/>
    <w:rsid w:val="00E27EA5"/>
    <w:rsid w:val="00E30563"/>
    <w:rsid w:val="00E31405"/>
    <w:rsid w:val="00E317B4"/>
    <w:rsid w:val="00E31900"/>
    <w:rsid w:val="00E32064"/>
    <w:rsid w:val="00E32A05"/>
    <w:rsid w:val="00E3378B"/>
    <w:rsid w:val="00E33A74"/>
    <w:rsid w:val="00E341E9"/>
    <w:rsid w:val="00E349CB"/>
    <w:rsid w:val="00E34B37"/>
    <w:rsid w:val="00E35312"/>
    <w:rsid w:val="00E35C36"/>
    <w:rsid w:val="00E362B6"/>
    <w:rsid w:val="00E3679E"/>
    <w:rsid w:val="00E36CBA"/>
    <w:rsid w:val="00E36FC3"/>
    <w:rsid w:val="00E37427"/>
    <w:rsid w:val="00E37820"/>
    <w:rsid w:val="00E37ED1"/>
    <w:rsid w:val="00E40453"/>
    <w:rsid w:val="00E408AA"/>
    <w:rsid w:val="00E40CC0"/>
    <w:rsid w:val="00E41D3F"/>
    <w:rsid w:val="00E41DFC"/>
    <w:rsid w:val="00E4376C"/>
    <w:rsid w:val="00E444DC"/>
    <w:rsid w:val="00E45678"/>
    <w:rsid w:val="00E4694C"/>
    <w:rsid w:val="00E479F4"/>
    <w:rsid w:val="00E47E89"/>
    <w:rsid w:val="00E516E7"/>
    <w:rsid w:val="00E5205B"/>
    <w:rsid w:val="00E525DC"/>
    <w:rsid w:val="00E52873"/>
    <w:rsid w:val="00E529EE"/>
    <w:rsid w:val="00E52D49"/>
    <w:rsid w:val="00E536FF"/>
    <w:rsid w:val="00E5465B"/>
    <w:rsid w:val="00E54867"/>
    <w:rsid w:val="00E549F8"/>
    <w:rsid w:val="00E54CD0"/>
    <w:rsid w:val="00E55188"/>
    <w:rsid w:val="00E557A7"/>
    <w:rsid w:val="00E558B1"/>
    <w:rsid w:val="00E568BB"/>
    <w:rsid w:val="00E608DA"/>
    <w:rsid w:val="00E610AF"/>
    <w:rsid w:val="00E61D0E"/>
    <w:rsid w:val="00E62194"/>
    <w:rsid w:val="00E62AC6"/>
    <w:rsid w:val="00E6365D"/>
    <w:rsid w:val="00E64713"/>
    <w:rsid w:val="00E64842"/>
    <w:rsid w:val="00E652AD"/>
    <w:rsid w:val="00E653EB"/>
    <w:rsid w:val="00E659C1"/>
    <w:rsid w:val="00E663F0"/>
    <w:rsid w:val="00E66AF8"/>
    <w:rsid w:val="00E66C15"/>
    <w:rsid w:val="00E66FA4"/>
    <w:rsid w:val="00E66FAA"/>
    <w:rsid w:val="00E67354"/>
    <w:rsid w:val="00E67474"/>
    <w:rsid w:val="00E6777F"/>
    <w:rsid w:val="00E67934"/>
    <w:rsid w:val="00E67A11"/>
    <w:rsid w:val="00E703D4"/>
    <w:rsid w:val="00E706D6"/>
    <w:rsid w:val="00E707BD"/>
    <w:rsid w:val="00E71378"/>
    <w:rsid w:val="00E716A5"/>
    <w:rsid w:val="00E7192F"/>
    <w:rsid w:val="00E724B1"/>
    <w:rsid w:val="00E7292D"/>
    <w:rsid w:val="00E72960"/>
    <w:rsid w:val="00E72C97"/>
    <w:rsid w:val="00E72DD5"/>
    <w:rsid w:val="00E72F99"/>
    <w:rsid w:val="00E7381C"/>
    <w:rsid w:val="00E73AC5"/>
    <w:rsid w:val="00E74092"/>
    <w:rsid w:val="00E74729"/>
    <w:rsid w:val="00E74BCB"/>
    <w:rsid w:val="00E750FE"/>
    <w:rsid w:val="00E7544B"/>
    <w:rsid w:val="00E75603"/>
    <w:rsid w:val="00E75B76"/>
    <w:rsid w:val="00E75BE2"/>
    <w:rsid w:val="00E75C6D"/>
    <w:rsid w:val="00E75FF2"/>
    <w:rsid w:val="00E76128"/>
    <w:rsid w:val="00E77225"/>
    <w:rsid w:val="00E77A15"/>
    <w:rsid w:val="00E80378"/>
    <w:rsid w:val="00E8081D"/>
    <w:rsid w:val="00E80AF3"/>
    <w:rsid w:val="00E818CB"/>
    <w:rsid w:val="00E82131"/>
    <w:rsid w:val="00E8214D"/>
    <w:rsid w:val="00E8275B"/>
    <w:rsid w:val="00E82B70"/>
    <w:rsid w:val="00E831D8"/>
    <w:rsid w:val="00E833C8"/>
    <w:rsid w:val="00E8478F"/>
    <w:rsid w:val="00E850BB"/>
    <w:rsid w:val="00E85329"/>
    <w:rsid w:val="00E854E3"/>
    <w:rsid w:val="00E857F7"/>
    <w:rsid w:val="00E85C9C"/>
    <w:rsid w:val="00E86674"/>
    <w:rsid w:val="00E86C66"/>
    <w:rsid w:val="00E905DD"/>
    <w:rsid w:val="00E90609"/>
    <w:rsid w:val="00E910D1"/>
    <w:rsid w:val="00E92938"/>
    <w:rsid w:val="00E93108"/>
    <w:rsid w:val="00E9332D"/>
    <w:rsid w:val="00E93A97"/>
    <w:rsid w:val="00E93AF2"/>
    <w:rsid w:val="00E93BBF"/>
    <w:rsid w:val="00E94874"/>
    <w:rsid w:val="00E94F1B"/>
    <w:rsid w:val="00E95225"/>
    <w:rsid w:val="00E9579C"/>
    <w:rsid w:val="00E96741"/>
    <w:rsid w:val="00E96FC7"/>
    <w:rsid w:val="00E972B3"/>
    <w:rsid w:val="00E976F5"/>
    <w:rsid w:val="00E97E4C"/>
    <w:rsid w:val="00EA02CC"/>
    <w:rsid w:val="00EA0BA6"/>
    <w:rsid w:val="00EA29E8"/>
    <w:rsid w:val="00EA2DA0"/>
    <w:rsid w:val="00EA3243"/>
    <w:rsid w:val="00EA3629"/>
    <w:rsid w:val="00EA36B3"/>
    <w:rsid w:val="00EA388B"/>
    <w:rsid w:val="00EA44D0"/>
    <w:rsid w:val="00EA4FC9"/>
    <w:rsid w:val="00EA5471"/>
    <w:rsid w:val="00EA54CC"/>
    <w:rsid w:val="00EA5851"/>
    <w:rsid w:val="00EA5F10"/>
    <w:rsid w:val="00EA64FE"/>
    <w:rsid w:val="00EA6BF2"/>
    <w:rsid w:val="00EA71F0"/>
    <w:rsid w:val="00EA7A88"/>
    <w:rsid w:val="00EB07B1"/>
    <w:rsid w:val="00EB0A17"/>
    <w:rsid w:val="00EB1C37"/>
    <w:rsid w:val="00EB2846"/>
    <w:rsid w:val="00EB2A2A"/>
    <w:rsid w:val="00EB2F31"/>
    <w:rsid w:val="00EB3300"/>
    <w:rsid w:val="00EB3F19"/>
    <w:rsid w:val="00EB41D8"/>
    <w:rsid w:val="00EB4215"/>
    <w:rsid w:val="00EB425D"/>
    <w:rsid w:val="00EB4894"/>
    <w:rsid w:val="00EB4ADC"/>
    <w:rsid w:val="00EB5261"/>
    <w:rsid w:val="00EB5F61"/>
    <w:rsid w:val="00EB5F91"/>
    <w:rsid w:val="00EB6272"/>
    <w:rsid w:val="00EB6A37"/>
    <w:rsid w:val="00EB6C53"/>
    <w:rsid w:val="00EB6D24"/>
    <w:rsid w:val="00EB769B"/>
    <w:rsid w:val="00EC02E9"/>
    <w:rsid w:val="00EC0699"/>
    <w:rsid w:val="00EC0ABF"/>
    <w:rsid w:val="00EC0BA0"/>
    <w:rsid w:val="00EC0EB9"/>
    <w:rsid w:val="00EC108B"/>
    <w:rsid w:val="00EC1A6A"/>
    <w:rsid w:val="00EC1D52"/>
    <w:rsid w:val="00EC1E68"/>
    <w:rsid w:val="00EC25C3"/>
    <w:rsid w:val="00EC2CCD"/>
    <w:rsid w:val="00EC2F96"/>
    <w:rsid w:val="00EC376D"/>
    <w:rsid w:val="00EC3C77"/>
    <w:rsid w:val="00EC41B2"/>
    <w:rsid w:val="00EC4A8D"/>
    <w:rsid w:val="00EC4F99"/>
    <w:rsid w:val="00EC4FBF"/>
    <w:rsid w:val="00EC52F2"/>
    <w:rsid w:val="00EC58CA"/>
    <w:rsid w:val="00EC720C"/>
    <w:rsid w:val="00ED060C"/>
    <w:rsid w:val="00ED0EB6"/>
    <w:rsid w:val="00ED10E3"/>
    <w:rsid w:val="00ED1EDF"/>
    <w:rsid w:val="00ED249D"/>
    <w:rsid w:val="00ED3098"/>
    <w:rsid w:val="00ED360C"/>
    <w:rsid w:val="00ED3BF8"/>
    <w:rsid w:val="00ED4130"/>
    <w:rsid w:val="00ED594F"/>
    <w:rsid w:val="00EE0ED0"/>
    <w:rsid w:val="00EE10D8"/>
    <w:rsid w:val="00EE1161"/>
    <w:rsid w:val="00EE187C"/>
    <w:rsid w:val="00EE1880"/>
    <w:rsid w:val="00EE1972"/>
    <w:rsid w:val="00EE2136"/>
    <w:rsid w:val="00EE2C89"/>
    <w:rsid w:val="00EE3480"/>
    <w:rsid w:val="00EE36CC"/>
    <w:rsid w:val="00EE43CA"/>
    <w:rsid w:val="00EE48F5"/>
    <w:rsid w:val="00EE49AF"/>
    <w:rsid w:val="00EE5F69"/>
    <w:rsid w:val="00EE64BF"/>
    <w:rsid w:val="00EE6832"/>
    <w:rsid w:val="00EE7225"/>
    <w:rsid w:val="00EE7474"/>
    <w:rsid w:val="00EE78A2"/>
    <w:rsid w:val="00EE7954"/>
    <w:rsid w:val="00EE7AF3"/>
    <w:rsid w:val="00EE7EAC"/>
    <w:rsid w:val="00EF0495"/>
    <w:rsid w:val="00EF0DF3"/>
    <w:rsid w:val="00EF18E4"/>
    <w:rsid w:val="00EF1F4E"/>
    <w:rsid w:val="00EF2EE1"/>
    <w:rsid w:val="00EF33A3"/>
    <w:rsid w:val="00EF36E1"/>
    <w:rsid w:val="00EF3A6A"/>
    <w:rsid w:val="00EF5462"/>
    <w:rsid w:val="00EF5921"/>
    <w:rsid w:val="00EF5CAE"/>
    <w:rsid w:val="00EF6F2E"/>
    <w:rsid w:val="00EF6FEA"/>
    <w:rsid w:val="00EF73E9"/>
    <w:rsid w:val="00EF76DC"/>
    <w:rsid w:val="00EF78DC"/>
    <w:rsid w:val="00EF7CCA"/>
    <w:rsid w:val="00F000E1"/>
    <w:rsid w:val="00F00233"/>
    <w:rsid w:val="00F00A4F"/>
    <w:rsid w:val="00F0136A"/>
    <w:rsid w:val="00F024A3"/>
    <w:rsid w:val="00F0269D"/>
    <w:rsid w:val="00F02809"/>
    <w:rsid w:val="00F02C80"/>
    <w:rsid w:val="00F03245"/>
    <w:rsid w:val="00F04576"/>
    <w:rsid w:val="00F047E2"/>
    <w:rsid w:val="00F05320"/>
    <w:rsid w:val="00F05E37"/>
    <w:rsid w:val="00F0639A"/>
    <w:rsid w:val="00F067A2"/>
    <w:rsid w:val="00F067C5"/>
    <w:rsid w:val="00F067FC"/>
    <w:rsid w:val="00F068E5"/>
    <w:rsid w:val="00F0794F"/>
    <w:rsid w:val="00F07D24"/>
    <w:rsid w:val="00F100D6"/>
    <w:rsid w:val="00F101E5"/>
    <w:rsid w:val="00F106B0"/>
    <w:rsid w:val="00F111BE"/>
    <w:rsid w:val="00F11225"/>
    <w:rsid w:val="00F113F6"/>
    <w:rsid w:val="00F11528"/>
    <w:rsid w:val="00F115B6"/>
    <w:rsid w:val="00F1166C"/>
    <w:rsid w:val="00F118F1"/>
    <w:rsid w:val="00F11D53"/>
    <w:rsid w:val="00F11F05"/>
    <w:rsid w:val="00F11F6F"/>
    <w:rsid w:val="00F12BF0"/>
    <w:rsid w:val="00F12D13"/>
    <w:rsid w:val="00F137F0"/>
    <w:rsid w:val="00F13A1D"/>
    <w:rsid w:val="00F13BC3"/>
    <w:rsid w:val="00F13D34"/>
    <w:rsid w:val="00F13E35"/>
    <w:rsid w:val="00F13E3B"/>
    <w:rsid w:val="00F13FD1"/>
    <w:rsid w:val="00F14536"/>
    <w:rsid w:val="00F1456A"/>
    <w:rsid w:val="00F1463C"/>
    <w:rsid w:val="00F14692"/>
    <w:rsid w:val="00F1554F"/>
    <w:rsid w:val="00F15C51"/>
    <w:rsid w:val="00F15F29"/>
    <w:rsid w:val="00F16047"/>
    <w:rsid w:val="00F202B1"/>
    <w:rsid w:val="00F20712"/>
    <w:rsid w:val="00F21B49"/>
    <w:rsid w:val="00F22B4E"/>
    <w:rsid w:val="00F22C3E"/>
    <w:rsid w:val="00F2549E"/>
    <w:rsid w:val="00F26C5D"/>
    <w:rsid w:val="00F30D3A"/>
    <w:rsid w:val="00F318B8"/>
    <w:rsid w:val="00F31CFA"/>
    <w:rsid w:val="00F323DB"/>
    <w:rsid w:val="00F32F13"/>
    <w:rsid w:val="00F33490"/>
    <w:rsid w:val="00F334B4"/>
    <w:rsid w:val="00F3448F"/>
    <w:rsid w:val="00F344E6"/>
    <w:rsid w:val="00F34DBD"/>
    <w:rsid w:val="00F3513D"/>
    <w:rsid w:val="00F351EE"/>
    <w:rsid w:val="00F35911"/>
    <w:rsid w:val="00F361A7"/>
    <w:rsid w:val="00F3762F"/>
    <w:rsid w:val="00F3781D"/>
    <w:rsid w:val="00F37B79"/>
    <w:rsid w:val="00F405D7"/>
    <w:rsid w:val="00F40760"/>
    <w:rsid w:val="00F40D48"/>
    <w:rsid w:val="00F41BE4"/>
    <w:rsid w:val="00F41D99"/>
    <w:rsid w:val="00F41E92"/>
    <w:rsid w:val="00F42051"/>
    <w:rsid w:val="00F42B3A"/>
    <w:rsid w:val="00F42BD0"/>
    <w:rsid w:val="00F4383A"/>
    <w:rsid w:val="00F4433E"/>
    <w:rsid w:val="00F45667"/>
    <w:rsid w:val="00F45B59"/>
    <w:rsid w:val="00F46155"/>
    <w:rsid w:val="00F46C43"/>
    <w:rsid w:val="00F47051"/>
    <w:rsid w:val="00F50183"/>
    <w:rsid w:val="00F50232"/>
    <w:rsid w:val="00F506A9"/>
    <w:rsid w:val="00F507D3"/>
    <w:rsid w:val="00F509FB"/>
    <w:rsid w:val="00F517F0"/>
    <w:rsid w:val="00F51DD8"/>
    <w:rsid w:val="00F52E96"/>
    <w:rsid w:val="00F530CE"/>
    <w:rsid w:val="00F5349F"/>
    <w:rsid w:val="00F537F6"/>
    <w:rsid w:val="00F53BB0"/>
    <w:rsid w:val="00F54D60"/>
    <w:rsid w:val="00F5507D"/>
    <w:rsid w:val="00F5543C"/>
    <w:rsid w:val="00F5719A"/>
    <w:rsid w:val="00F60116"/>
    <w:rsid w:val="00F6085D"/>
    <w:rsid w:val="00F60B4A"/>
    <w:rsid w:val="00F60BC3"/>
    <w:rsid w:val="00F60C4C"/>
    <w:rsid w:val="00F60D42"/>
    <w:rsid w:val="00F60EA5"/>
    <w:rsid w:val="00F6148C"/>
    <w:rsid w:val="00F61C23"/>
    <w:rsid w:val="00F62AC8"/>
    <w:rsid w:val="00F634C1"/>
    <w:rsid w:val="00F637E5"/>
    <w:rsid w:val="00F638C7"/>
    <w:rsid w:val="00F64DA0"/>
    <w:rsid w:val="00F6588E"/>
    <w:rsid w:val="00F65893"/>
    <w:rsid w:val="00F65D17"/>
    <w:rsid w:val="00F661EA"/>
    <w:rsid w:val="00F66FE5"/>
    <w:rsid w:val="00F67B49"/>
    <w:rsid w:val="00F67CBA"/>
    <w:rsid w:val="00F70391"/>
    <w:rsid w:val="00F70A9D"/>
    <w:rsid w:val="00F72177"/>
    <w:rsid w:val="00F7237F"/>
    <w:rsid w:val="00F73964"/>
    <w:rsid w:val="00F73A9E"/>
    <w:rsid w:val="00F744AA"/>
    <w:rsid w:val="00F7473C"/>
    <w:rsid w:val="00F7572A"/>
    <w:rsid w:val="00F7605C"/>
    <w:rsid w:val="00F76714"/>
    <w:rsid w:val="00F76ABF"/>
    <w:rsid w:val="00F77059"/>
    <w:rsid w:val="00F7766C"/>
    <w:rsid w:val="00F77AB7"/>
    <w:rsid w:val="00F77D60"/>
    <w:rsid w:val="00F80258"/>
    <w:rsid w:val="00F80B68"/>
    <w:rsid w:val="00F80FAD"/>
    <w:rsid w:val="00F816FF"/>
    <w:rsid w:val="00F81BED"/>
    <w:rsid w:val="00F81D13"/>
    <w:rsid w:val="00F81FBF"/>
    <w:rsid w:val="00F82760"/>
    <w:rsid w:val="00F82E24"/>
    <w:rsid w:val="00F843FB"/>
    <w:rsid w:val="00F84FBF"/>
    <w:rsid w:val="00F8604D"/>
    <w:rsid w:val="00F8663E"/>
    <w:rsid w:val="00F87CD2"/>
    <w:rsid w:val="00F91EE1"/>
    <w:rsid w:val="00F92C1A"/>
    <w:rsid w:val="00F936A5"/>
    <w:rsid w:val="00F936F7"/>
    <w:rsid w:val="00F93984"/>
    <w:rsid w:val="00F93DEC"/>
    <w:rsid w:val="00F94D6C"/>
    <w:rsid w:val="00F95416"/>
    <w:rsid w:val="00F955DD"/>
    <w:rsid w:val="00F96070"/>
    <w:rsid w:val="00F965B5"/>
    <w:rsid w:val="00F966BF"/>
    <w:rsid w:val="00F96851"/>
    <w:rsid w:val="00FA0E27"/>
    <w:rsid w:val="00FA1743"/>
    <w:rsid w:val="00FA1DEB"/>
    <w:rsid w:val="00FA2067"/>
    <w:rsid w:val="00FA2581"/>
    <w:rsid w:val="00FA298F"/>
    <w:rsid w:val="00FA3259"/>
    <w:rsid w:val="00FA356C"/>
    <w:rsid w:val="00FA4C49"/>
    <w:rsid w:val="00FA52A3"/>
    <w:rsid w:val="00FA7499"/>
    <w:rsid w:val="00FB04F0"/>
    <w:rsid w:val="00FB0976"/>
    <w:rsid w:val="00FB1323"/>
    <w:rsid w:val="00FB1630"/>
    <w:rsid w:val="00FB1BCB"/>
    <w:rsid w:val="00FB1FF6"/>
    <w:rsid w:val="00FB2523"/>
    <w:rsid w:val="00FB3007"/>
    <w:rsid w:val="00FB3151"/>
    <w:rsid w:val="00FB32C3"/>
    <w:rsid w:val="00FB4606"/>
    <w:rsid w:val="00FB4C84"/>
    <w:rsid w:val="00FB4EC9"/>
    <w:rsid w:val="00FB5576"/>
    <w:rsid w:val="00FB60EE"/>
    <w:rsid w:val="00FB67FA"/>
    <w:rsid w:val="00FB6B7C"/>
    <w:rsid w:val="00FB725D"/>
    <w:rsid w:val="00FB7D97"/>
    <w:rsid w:val="00FC00D5"/>
    <w:rsid w:val="00FC0591"/>
    <w:rsid w:val="00FC11D1"/>
    <w:rsid w:val="00FC2FB4"/>
    <w:rsid w:val="00FC328E"/>
    <w:rsid w:val="00FC33E1"/>
    <w:rsid w:val="00FC3A43"/>
    <w:rsid w:val="00FC5F23"/>
    <w:rsid w:val="00FC6876"/>
    <w:rsid w:val="00FC7840"/>
    <w:rsid w:val="00FD0286"/>
    <w:rsid w:val="00FD0397"/>
    <w:rsid w:val="00FD08BE"/>
    <w:rsid w:val="00FD0B1F"/>
    <w:rsid w:val="00FD1B44"/>
    <w:rsid w:val="00FD1EE1"/>
    <w:rsid w:val="00FD2046"/>
    <w:rsid w:val="00FD22CA"/>
    <w:rsid w:val="00FD288A"/>
    <w:rsid w:val="00FD2BBB"/>
    <w:rsid w:val="00FD2C37"/>
    <w:rsid w:val="00FD2F05"/>
    <w:rsid w:val="00FD37D9"/>
    <w:rsid w:val="00FD3D76"/>
    <w:rsid w:val="00FD414D"/>
    <w:rsid w:val="00FD45FC"/>
    <w:rsid w:val="00FD55AF"/>
    <w:rsid w:val="00FD5D5B"/>
    <w:rsid w:val="00FD6329"/>
    <w:rsid w:val="00FD664C"/>
    <w:rsid w:val="00FD74AF"/>
    <w:rsid w:val="00FD74D3"/>
    <w:rsid w:val="00FD77F3"/>
    <w:rsid w:val="00FD7D13"/>
    <w:rsid w:val="00FE0225"/>
    <w:rsid w:val="00FE0583"/>
    <w:rsid w:val="00FE0849"/>
    <w:rsid w:val="00FE10B1"/>
    <w:rsid w:val="00FE10E5"/>
    <w:rsid w:val="00FE1178"/>
    <w:rsid w:val="00FE14AE"/>
    <w:rsid w:val="00FE24CF"/>
    <w:rsid w:val="00FE2732"/>
    <w:rsid w:val="00FE343E"/>
    <w:rsid w:val="00FE367B"/>
    <w:rsid w:val="00FE3A93"/>
    <w:rsid w:val="00FE3C68"/>
    <w:rsid w:val="00FE4037"/>
    <w:rsid w:val="00FE4A81"/>
    <w:rsid w:val="00FE4DF3"/>
    <w:rsid w:val="00FE52BA"/>
    <w:rsid w:val="00FE54B2"/>
    <w:rsid w:val="00FE617E"/>
    <w:rsid w:val="00FE6406"/>
    <w:rsid w:val="00FE6553"/>
    <w:rsid w:val="00FE6CA1"/>
    <w:rsid w:val="00FE7940"/>
    <w:rsid w:val="00FE7AEE"/>
    <w:rsid w:val="00FE7BAF"/>
    <w:rsid w:val="00FE7FEF"/>
    <w:rsid w:val="00FF00BA"/>
    <w:rsid w:val="00FF0CD0"/>
    <w:rsid w:val="00FF10FA"/>
    <w:rsid w:val="00FF1388"/>
    <w:rsid w:val="00FF14F4"/>
    <w:rsid w:val="00FF15E9"/>
    <w:rsid w:val="00FF1669"/>
    <w:rsid w:val="00FF1C2E"/>
    <w:rsid w:val="00FF343D"/>
    <w:rsid w:val="00FF3765"/>
    <w:rsid w:val="00FF3F39"/>
    <w:rsid w:val="00FF43D2"/>
    <w:rsid w:val="00FF4409"/>
    <w:rsid w:val="00FF459A"/>
    <w:rsid w:val="00FF482B"/>
    <w:rsid w:val="00FF49B0"/>
    <w:rsid w:val="00FF5756"/>
    <w:rsid w:val="00FF5F27"/>
    <w:rsid w:val="00FF6191"/>
    <w:rsid w:val="00FF6634"/>
    <w:rsid w:val="00FF6F15"/>
    <w:rsid w:val="00FF734F"/>
    <w:rsid w:val="00FF75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AT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de-AT" w:eastAsia="de-AT" w:bidi="ar-SA"/>
      </w:rPr>
    </w:rPrDefault>
    <w:pPrDefault/>
  </w:docDefaults>
  <w:latentStyles w:defLockedState="0" w:defUIPriority="99" w:defSemiHidden="0" w:defUnhideWhenUsed="0" w:defQFormat="0" w:count="376">
    <w:lsdException w:name="Normal" w:locked="1" w:uiPriority="0" w:qFormat="1"/>
    <w:lsdException w:name="heading 1" w:locked="1" w:uiPriority="0" w:qFormat="1"/>
    <w:lsdException w:name="heading 2" w:locked="1" w:uiPriority="0" w:qFormat="1"/>
    <w:lsdException w:name="heading 3" w:locked="1" w:uiPriority="0" w:qFormat="1"/>
    <w:lsdException w:name="heading 4" w:locked="1" w:semiHidden="1" w:uiPriority="0" w:unhideWhenUsed="1" w:qFormat="1"/>
    <w:lsdException w:name="heading 5" w:locked="1" w:semiHidden="1" w:uiPriority="0" w:unhideWhenUsed="1" w:qFormat="1"/>
    <w:lsdException w:name="heading 6" w:locked="1" w:semiHidden="1" w:uiPriority="0" w:unhideWhenUsed="1" w:qFormat="1"/>
    <w:lsdException w:name="heading 7" w:locked="1" w:semiHidden="1" w:uiPriority="0" w:unhideWhenUsed="1" w:qFormat="1"/>
    <w:lsdException w:name="heading 8" w:locked="1" w:semiHidden="1" w:uiPriority="0" w:unhideWhenUsed="1" w:qFormat="1"/>
    <w:lsdException w:name="heading 9" w:locked="1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 w:uiPriority="0"/>
    <w:lsdException w:name="toc 2" w:locked="1" w:uiPriority="0"/>
    <w:lsdException w:name="toc 3" w:locked="1" w:uiPriority="0"/>
    <w:lsdException w:name="toc 4" w:locked="1" w:uiPriority="0"/>
    <w:lsdException w:name="toc 5" w:locked="1" w:uiPriority="0"/>
    <w:lsdException w:name="toc 6" w:locked="1" w:uiPriority="0"/>
    <w:lsdException w:name="toc 7" w:locked="1" w:uiPriority="0"/>
    <w:lsdException w:name="toc 8" w:locked="1" w:uiPriority="0"/>
    <w:lsdException w:name="toc 9" w:locked="1" w:uiPriority="0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locked="1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0" w:qFormat="1"/>
    <w:lsdException w:name="Closing" w:semiHidden="1" w:unhideWhenUsed="1"/>
    <w:lsdException w:name="Signature" w:semiHidden="1" w:unhideWhenUsed="1"/>
    <w:lsdException w:name="Default Paragraph Font" w:locked="1" w:uiPriority="0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locked="1" w:uiPriority="0" w:qFormat="1"/>
    <w:lsdException w:name="Emphasis" w:locked="1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2045DD"/>
    <w:rPr>
      <w:sz w:val="24"/>
      <w:szCs w:val="24"/>
      <w:lang w:eastAsia="de-DE"/>
    </w:rPr>
  </w:style>
  <w:style w:type="paragraph" w:styleId="berschrift1">
    <w:name w:val="heading 1"/>
    <w:basedOn w:val="Standard"/>
    <w:next w:val="Standard"/>
    <w:link w:val="berschrift1Zchn"/>
    <w:uiPriority w:val="99"/>
    <w:qFormat/>
    <w:rsid w:val="00D14AAB"/>
    <w:pPr>
      <w:keepNext/>
      <w:spacing w:before="240" w:after="60"/>
      <w:outlineLvl w:val="0"/>
    </w:pPr>
    <w:rPr>
      <w:rFonts w:cs="Arial"/>
      <w:bCs/>
      <w:kern w:val="32"/>
      <w:sz w:val="40"/>
      <w:szCs w:val="32"/>
      <w:u w:val="single"/>
    </w:rPr>
  </w:style>
  <w:style w:type="paragraph" w:styleId="berschrift2">
    <w:name w:val="heading 2"/>
    <w:basedOn w:val="Standard"/>
    <w:next w:val="Standard"/>
    <w:link w:val="berschrift2Zchn"/>
    <w:uiPriority w:val="99"/>
    <w:qFormat/>
    <w:rsid w:val="00D14AAB"/>
    <w:pPr>
      <w:keepNext/>
      <w:spacing w:before="240" w:after="60"/>
      <w:outlineLvl w:val="1"/>
    </w:pPr>
    <w:rPr>
      <w:rFonts w:cs="Arial"/>
      <w:b/>
      <w:bCs/>
      <w:iCs/>
      <w:sz w:val="32"/>
      <w:szCs w:val="28"/>
    </w:rPr>
  </w:style>
  <w:style w:type="paragraph" w:styleId="berschrift3">
    <w:name w:val="heading 3"/>
    <w:basedOn w:val="Standard"/>
    <w:next w:val="Standard"/>
    <w:link w:val="berschrift3Zchn"/>
    <w:uiPriority w:val="99"/>
    <w:qFormat/>
    <w:rsid w:val="00D14AAB"/>
    <w:pPr>
      <w:keepNext/>
      <w:spacing w:before="240" w:after="60"/>
      <w:outlineLvl w:val="2"/>
    </w:pPr>
    <w:rPr>
      <w:rFonts w:cs="Arial"/>
      <w:bCs/>
      <w:szCs w:val="26"/>
      <w:u w:val="singl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link w:val="berschrift1"/>
    <w:uiPriority w:val="99"/>
    <w:locked/>
    <w:rsid w:val="00A0793F"/>
    <w:rPr>
      <w:rFonts w:ascii="Cambria" w:hAnsi="Cambria" w:cs="Times New Roman"/>
      <w:b/>
      <w:bCs/>
      <w:kern w:val="32"/>
      <w:sz w:val="32"/>
      <w:szCs w:val="32"/>
      <w:lang w:val="de-AT"/>
    </w:rPr>
  </w:style>
  <w:style w:type="character" w:customStyle="1" w:styleId="berschrift2Zchn">
    <w:name w:val="Überschrift 2 Zchn"/>
    <w:link w:val="berschrift2"/>
    <w:uiPriority w:val="99"/>
    <w:semiHidden/>
    <w:locked/>
    <w:rsid w:val="00A0793F"/>
    <w:rPr>
      <w:rFonts w:ascii="Cambria" w:hAnsi="Cambria" w:cs="Times New Roman"/>
      <w:b/>
      <w:bCs/>
      <w:i/>
      <w:iCs/>
      <w:sz w:val="28"/>
      <w:szCs w:val="28"/>
      <w:lang w:val="de-AT"/>
    </w:rPr>
  </w:style>
  <w:style w:type="character" w:customStyle="1" w:styleId="berschrift3Zchn">
    <w:name w:val="Überschrift 3 Zchn"/>
    <w:link w:val="berschrift3"/>
    <w:uiPriority w:val="99"/>
    <w:semiHidden/>
    <w:locked/>
    <w:rsid w:val="00A0793F"/>
    <w:rPr>
      <w:rFonts w:ascii="Cambria" w:hAnsi="Cambria" w:cs="Times New Roman"/>
      <w:b/>
      <w:bCs/>
      <w:sz w:val="26"/>
      <w:szCs w:val="26"/>
      <w:lang w:val="de-AT"/>
    </w:rPr>
  </w:style>
  <w:style w:type="paragraph" w:styleId="Fuzeile">
    <w:name w:val="footer"/>
    <w:basedOn w:val="Standard"/>
    <w:link w:val="FuzeileZchn"/>
    <w:uiPriority w:val="99"/>
    <w:rsid w:val="001669CE"/>
    <w:pPr>
      <w:tabs>
        <w:tab w:val="center" w:pos="4536"/>
        <w:tab w:val="right" w:pos="9072"/>
      </w:tabs>
    </w:pPr>
  </w:style>
  <w:style w:type="character" w:customStyle="1" w:styleId="FuzeileZchn">
    <w:name w:val="Fußzeile Zchn"/>
    <w:link w:val="Fuzeile"/>
    <w:uiPriority w:val="99"/>
    <w:semiHidden/>
    <w:locked/>
    <w:rsid w:val="00A0793F"/>
    <w:rPr>
      <w:rFonts w:cs="Times New Roman"/>
      <w:sz w:val="24"/>
      <w:szCs w:val="24"/>
      <w:lang w:val="de-AT"/>
    </w:rPr>
  </w:style>
  <w:style w:type="paragraph" w:styleId="Textkrper-Zeileneinzug">
    <w:name w:val="Body Text Indent"/>
    <w:basedOn w:val="Standard"/>
    <w:link w:val="Textkrper-ZeileneinzugZchn"/>
    <w:uiPriority w:val="99"/>
    <w:rsid w:val="001669CE"/>
    <w:pPr>
      <w:ind w:left="4320" w:hanging="1440"/>
    </w:pPr>
  </w:style>
  <w:style w:type="character" w:customStyle="1" w:styleId="Textkrper-ZeileneinzugZchn">
    <w:name w:val="Textkörper-Zeileneinzug Zchn"/>
    <w:link w:val="Textkrper-Zeileneinzug"/>
    <w:uiPriority w:val="99"/>
    <w:semiHidden/>
    <w:locked/>
    <w:rsid w:val="00A0793F"/>
    <w:rPr>
      <w:rFonts w:cs="Times New Roman"/>
      <w:sz w:val="24"/>
      <w:szCs w:val="24"/>
      <w:lang w:val="de-AT"/>
    </w:rPr>
  </w:style>
  <w:style w:type="paragraph" w:styleId="Textkrper">
    <w:name w:val="Body Text"/>
    <w:basedOn w:val="Standard"/>
    <w:link w:val="TextkrperZchn"/>
    <w:uiPriority w:val="99"/>
    <w:rsid w:val="001669CE"/>
    <w:rPr>
      <w:rFonts w:ascii="Arial" w:hAnsi="Arial" w:cs="Arial"/>
      <w:b/>
      <w:bCs/>
      <w:i/>
      <w:iCs/>
      <w:sz w:val="40"/>
    </w:rPr>
  </w:style>
  <w:style w:type="character" w:customStyle="1" w:styleId="TextkrperZchn">
    <w:name w:val="Textkörper Zchn"/>
    <w:link w:val="Textkrper"/>
    <w:uiPriority w:val="99"/>
    <w:semiHidden/>
    <w:locked/>
    <w:rsid w:val="00A0793F"/>
    <w:rPr>
      <w:rFonts w:cs="Times New Roman"/>
      <w:sz w:val="24"/>
      <w:szCs w:val="24"/>
      <w:lang w:val="de-AT"/>
    </w:rPr>
  </w:style>
  <w:style w:type="paragraph" w:styleId="Kopfzeile">
    <w:name w:val="header"/>
    <w:basedOn w:val="Standard"/>
    <w:link w:val="KopfzeileZchn"/>
    <w:uiPriority w:val="99"/>
    <w:rsid w:val="00CC6410"/>
    <w:pPr>
      <w:tabs>
        <w:tab w:val="center" w:pos="4536"/>
        <w:tab w:val="right" w:pos="9072"/>
      </w:tabs>
    </w:pPr>
  </w:style>
  <w:style w:type="character" w:customStyle="1" w:styleId="KopfzeileZchn">
    <w:name w:val="Kopfzeile Zchn"/>
    <w:link w:val="Kopfzeile"/>
    <w:uiPriority w:val="99"/>
    <w:locked/>
    <w:rsid w:val="00A0793F"/>
    <w:rPr>
      <w:rFonts w:cs="Times New Roman"/>
      <w:sz w:val="24"/>
      <w:szCs w:val="24"/>
      <w:lang w:val="de-AT"/>
    </w:rPr>
  </w:style>
  <w:style w:type="character" w:styleId="Seitenzahl">
    <w:name w:val="page number"/>
    <w:uiPriority w:val="99"/>
    <w:rsid w:val="00CC6410"/>
    <w:rPr>
      <w:rFonts w:cs="Times New Roman"/>
    </w:rPr>
  </w:style>
  <w:style w:type="table" w:styleId="Tabellenraster">
    <w:name w:val="Table Grid"/>
    <w:basedOn w:val="NormaleTabelle"/>
    <w:uiPriority w:val="99"/>
    <w:rsid w:val="0002634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extkrper-Einzug2">
    <w:name w:val="Body Text Indent 2"/>
    <w:basedOn w:val="Standard"/>
    <w:link w:val="Textkrper-Einzug2Zchn"/>
    <w:uiPriority w:val="99"/>
    <w:rsid w:val="006B0533"/>
    <w:pPr>
      <w:spacing w:after="120" w:line="480" w:lineRule="auto"/>
      <w:ind w:left="283"/>
    </w:pPr>
  </w:style>
  <w:style w:type="character" w:customStyle="1" w:styleId="Textkrper-Einzug2Zchn">
    <w:name w:val="Textkörper-Einzug 2 Zchn"/>
    <w:link w:val="Textkrper-Einzug2"/>
    <w:uiPriority w:val="99"/>
    <w:semiHidden/>
    <w:locked/>
    <w:rsid w:val="00A0793F"/>
    <w:rPr>
      <w:rFonts w:cs="Times New Roman"/>
      <w:sz w:val="24"/>
      <w:szCs w:val="24"/>
      <w:lang w:val="de-AT"/>
    </w:rPr>
  </w:style>
  <w:style w:type="character" w:styleId="Hyperlink">
    <w:name w:val="Hyperlink"/>
    <w:uiPriority w:val="99"/>
    <w:rsid w:val="004F7362"/>
    <w:rPr>
      <w:rFonts w:cs="Times New Roman"/>
      <w:color w:val="0000FF"/>
      <w:u w:val="single"/>
    </w:rPr>
  </w:style>
  <w:style w:type="paragraph" w:styleId="Sprechblasentext">
    <w:name w:val="Balloon Text"/>
    <w:basedOn w:val="Standard"/>
    <w:link w:val="SprechblasentextZchn"/>
    <w:uiPriority w:val="99"/>
    <w:semiHidden/>
    <w:rsid w:val="00416D24"/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link w:val="Sprechblasentext"/>
    <w:uiPriority w:val="99"/>
    <w:semiHidden/>
    <w:locked/>
    <w:rsid w:val="00A0793F"/>
    <w:rPr>
      <w:rFonts w:cs="Times New Roman"/>
      <w:sz w:val="2"/>
      <w:lang w:val="de-AT"/>
    </w:rPr>
  </w:style>
  <w:style w:type="paragraph" w:styleId="Dokumentstruktur">
    <w:name w:val="Document Map"/>
    <w:basedOn w:val="Standard"/>
    <w:link w:val="DokumentstrukturZchn"/>
    <w:uiPriority w:val="99"/>
    <w:semiHidden/>
    <w:rsid w:val="00C96C57"/>
    <w:pPr>
      <w:shd w:val="clear" w:color="auto" w:fill="000080"/>
    </w:pPr>
    <w:rPr>
      <w:rFonts w:ascii="Tahoma" w:hAnsi="Tahoma" w:cs="Tahoma"/>
      <w:sz w:val="20"/>
      <w:szCs w:val="20"/>
    </w:rPr>
  </w:style>
  <w:style w:type="character" w:customStyle="1" w:styleId="DokumentstrukturZchn">
    <w:name w:val="Dokumentstruktur Zchn"/>
    <w:link w:val="Dokumentstruktur"/>
    <w:uiPriority w:val="99"/>
    <w:semiHidden/>
    <w:locked/>
    <w:rsid w:val="00A0793F"/>
    <w:rPr>
      <w:rFonts w:cs="Times New Roman"/>
      <w:sz w:val="2"/>
      <w:lang w:val="de-AT"/>
    </w:rPr>
  </w:style>
  <w:style w:type="paragraph" w:styleId="Funotentext">
    <w:name w:val="footnote text"/>
    <w:basedOn w:val="Standard"/>
    <w:link w:val="FunotentextZchn"/>
    <w:uiPriority w:val="99"/>
    <w:rsid w:val="00D73BC7"/>
    <w:rPr>
      <w:sz w:val="20"/>
      <w:szCs w:val="20"/>
    </w:rPr>
  </w:style>
  <w:style w:type="character" w:customStyle="1" w:styleId="FunotentextZchn">
    <w:name w:val="Fußnotentext Zchn"/>
    <w:link w:val="Funotentext"/>
    <w:uiPriority w:val="99"/>
    <w:locked/>
    <w:rsid w:val="00D73BC7"/>
    <w:rPr>
      <w:rFonts w:cs="Times New Roman"/>
      <w:lang w:eastAsia="de-DE"/>
    </w:rPr>
  </w:style>
  <w:style w:type="character" w:styleId="Funotenzeichen">
    <w:name w:val="footnote reference"/>
    <w:uiPriority w:val="99"/>
    <w:rsid w:val="00D73BC7"/>
    <w:rPr>
      <w:rFonts w:cs="Times New Roman"/>
      <w:vertAlign w:val="superscript"/>
    </w:rPr>
  </w:style>
  <w:style w:type="paragraph" w:styleId="StandardWeb">
    <w:name w:val="Normal (Web)"/>
    <w:basedOn w:val="Standard"/>
    <w:uiPriority w:val="99"/>
    <w:semiHidden/>
    <w:unhideWhenUsed/>
    <w:rsid w:val="002C34B9"/>
    <w:pPr>
      <w:spacing w:before="100" w:beforeAutospacing="1" w:after="100" w:afterAutospacing="1"/>
    </w:pPr>
    <w:rPr>
      <w:lang w:eastAsia="de-AT"/>
    </w:rPr>
  </w:style>
  <w:style w:type="paragraph" w:styleId="Listenabsatz">
    <w:name w:val="List Paragraph"/>
    <w:basedOn w:val="Standard"/>
    <w:uiPriority w:val="34"/>
    <w:qFormat/>
    <w:rsid w:val="00474CDA"/>
    <w:pPr>
      <w:ind w:left="720"/>
      <w:contextualSpacing/>
    </w:pPr>
  </w:style>
  <w:style w:type="paragraph" w:customStyle="1" w:styleId="EndNoteBibliographyTitle">
    <w:name w:val="EndNote Bibliography Title"/>
    <w:basedOn w:val="Standard"/>
    <w:link w:val="EndNoteBibliographyTitleZchn"/>
    <w:rsid w:val="00620BBE"/>
    <w:pPr>
      <w:jc w:val="center"/>
    </w:pPr>
    <w:rPr>
      <w:noProof/>
      <w:lang w:val="de-DE"/>
    </w:rPr>
  </w:style>
  <w:style w:type="character" w:customStyle="1" w:styleId="EndNoteBibliographyTitleZchn">
    <w:name w:val="EndNote Bibliography Title Zchn"/>
    <w:basedOn w:val="TextkrperZchn"/>
    <w:link w:val="EndNoteBibliographyTitle"/>
    <w:rsid w:val="00620BBE"/>
    <w:rPr>
      <w:rFonts w:cs="Times New Roman"/>
      <w:noProof/>
      <w:sz w:val="24"/>
      <w:szCs w:val="24"/>
      <w:lang w:val="de-DE" w:eastAsia="de-DE"/>
    </w:rPr>
  </w:style>
  <w:style w:type="paragraph" w:customStyle="1" w:styleId="EndNoteBibliography">
    <w:name w:val="EndNote Bibliography"/>
    <w:basedOn w:val="Standard"/>
    <w:link w:val="EndNoteBibliographyZchn"/>
    <w:rsid w:val="00620BBE"/>
    <w:pPr>
      <w:spacing w:line="360" w:lineRule="auto"/>
      <w:jc w:val="both"/>
    </w:pPr>
    <w:rPr>
      <w:noProof/>
      <w:lang w:val="de-DE"/>
    </w:rPr>
  </w:style>
  <w:style w:type="character" w:customStyle="1" w:styleId="EndNoteBibliographyZchn">
    <w:name w:val="EndNote Bibliography Zchn"/>
    <w:basedOn w:val="TextkrperZchn"/>
    <w:link w:val="EndNoteBibliography"/>
    <w:rsid w:val="00620BBE"/>
    <w:rPr>
      <w:rFonts w:cs="Times New Roman"/>
      <w:noProof/>
      <w:sz w:val="24"/>
      <w:szCs w:val="24"/>
      <w:lang w:val="de-DE" w:eastAsia="de-DE"/>
    </w:rPr>
  </w:style>
  <w:style w:type="character" w:customStyle="1" w:styleId="NichtaufgelsteErwhnung1">
    <w:name w:val="Nicht aufgelöste Erwähnung1"/>
    <w:basedOn w:val="Absatz-Standardschriftart"/>
    <w:uiPriority w:val="99"/>
    <w:semiHidden/>
    <w:unhideWhenUsed/>
    <w:rsid w:val="00D228B6"/>
    <w:rPr>
      <w:color w:val="605E5C"/>
      <w:shd w:val="clear" w:color="auto" w:fill="E1DFDD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3250D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14604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046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856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897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716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996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136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83880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8388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83881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8388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83881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83881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83881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83881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83881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83881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554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5.em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emf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emf"/><Relationship Id="rId5" Type="http://schemas.openxmlformats.org/officeDocument/2006/relationships/webSettings" Target="webSettings.xml"/><Relationship Id="rId15" Type="http://schemas.openxmlformats.org/officeDocument/2006/relationships/image" Target="media/image7.emf"/><Relationship Id="rId10" Type="http://schemas.openxmlformats.org/officeDocument/2006/relationships/image" Target="media/image2.emf"/><Relationship Id="rId4" Type="http://schemas.openxmlformats.org/officeDocument/2006/relationships/settings" Target="settings.xml"/><Relationship Id="rId9" Type="http://schemas.openxmlformats.org/officeDocument/2006/relationships/image" Target="media/image1.emf"/><Relationship Id="rId14" Type="http://schemas.openxmlformats.org/officeDocument/2006/relationships/image" Target="media/image6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5C73109-1F9C-4398-A41E-41DC2B5F659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9096</Words>
  <Characters>57310</Characters>
  <Application>Microsoft Office Word</Application>
  <DocSecurity>0</DocSecurity>
  <Lines>477</Lines>
  <Paragraphs>132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MA BLT in SAD</vt:lpstr>
    </vt:vector>
  </TitlesOfParts>
  <Company/>
  <LinksUpToDate>false</LinksUpToDate>
  <CharactersWithSpaces>662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A BLT in SAD</dc:title>
  <dc:subject>Original research article</dc:subject>
  <dc:creator/>
  <cp:keywords/>
  <dc:description/>
  <cp:lastModifiedBy/>
  <cp:revision>1</cp:revision>
  <dcterms:created xsi:type="dcterms:W3CDTF">2019-03-05T16:55:00Z</dcterms:created>
  <dcterms:modified xsi:type="dcterms:W3CDTF">2019-08-08T09:27:00Z</dcterms:modified>
</cp:coreProperties>
</file>